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CDB7D9" w14:textId="67D40B7F" w:rsidR="00AC6305" w:rsidRPr="000B3CC7" w:rsidRDefault="00B7151B" w:rsidP="00990911">
      <w:pPr>
        <w:autoSpaceDE w:val="0"/>
        <w:autoSpaceDN w:val="0"/>
        <w:adjustRightInd w:val="0"/>
        <w:spacing w:after="0" w:line="240" w:lineRule="auto"/>
        <w:jc w:val="center"/>
        <w:rPr>
          <w:rFonts w:ascii="XDPrime" w:eastAsia="Times New Roman" w:hAnsi="XDPrime" w:cs="Consolas"/>
          <w:b/>
          <w:bCs/>
          <w:noProof/>
          <w:color w:val="000000"/>
          <w:sz w:val="24"/>
          <w:szCs w:val="22"/>
          <w:lang w:val="id-ID"/>
        </w:rPr>
      </w:pPr>
      <w:r w:rsidRPr="000B3CC7">
        <w:rPr>
          <w:rFonts w:ascii="XDPrime" w:hAnsi="XDPrime"/>
          <w:noProof/>
          <w:lang w:val="id-ID"/>
        </w:rPr>
        <mc:AlternateContent>
          <mc:Choice Requires="wps">
            <w:drawing>
              <wp:anchor distT="0" distB="0" distL="114300" distR="114300" simplePos="0" relativeHeight="251731456" behindDoc="0" locked="0" layoutInCell="1" allowOverlap="1" wp14:anchorId="4CC9ED30" wp14:editId="7723B974">
                <wp:simplePos x="0" y="0"/>
                <wp:positionH relativeFrom="column">
                  <wp:posOffset>1737059</wp:posOffset>
                </wp:positionH>
                <wp:positionV relativeFrom="paragraph">
                  <wp:posOffset>-85824</wp:posOffset>
                </wp:positionV>
                <wp:extent cx="2459028" cy="366738"/>
                <wp:effectExtent l="0" t="0" r="0" b="0"/>
                <wp:wrapNone/>
                <wp:docPr id="5" name="Text Box 5"/>
                <wp:cNvGraphicFramePr/>
                <a:graphic xmlns:a="http://schemas.openxmlformats.org/drawingml/2006/main">
                  <a:graphicData uri="http://schemas.microsoft.com/office/word/2010/wordprocessingShape">
                    <wps:wsp>
                      <wps:cNvSpPr txBox="1"/>
                      <wps:spPr>
                        <a:xfrm>
                          <a:off x="0" y="0"/>
                          <a:ext cx="2459028" cy="366738"/>
                        </a:xfrm>
                        <a:prstGeom prst="rect">
                          <a:avLst/>
                        </a:prstGeom>
                        <a:noFill/>
                        <a:ln w="6350">
                          <a:noFill/>
                        </a:ln>
                      </wps:spPr>
                      <wps:txbx>
                        <w:txbxContent>
                          <w:p w14:paraId="4B4D2606" w14:textId="4FFC9D74" w:rsidR="00B7151B" w:rsidRPr="00B7151B" w:rsidRDefault="005D6401" w:rsidP="00B7151B">
                            <w:pPr>
                              <w:jc w:val="right"/>
                              <w:rPr>
                                <w:rFonts w:ascii="XDPrime ExtBd" w:hAnsi="XDPrime ExtBd"/>
                                <w:b/>
                                <w:bCs/>
                                <w:color w:val="FFFFFF" w:themeColor="background1"/>
                                <w:sz w:val="52"/>
                                <w:szCs w:val="52"/>
                              </w:rPr>
                            </w:pPr>
                            <w:r>
                              <w:rPr>
                                <w:rFonts w:ascii="XDPrime ExtBd" w:hAnsi="XDPrime ExtBd"/>
                                <w:b/>
                                <w:bCs/>
                                <w:color w:val="FFFFFF" w:themeColor="background1"/>
                                <w:sz w:val="40"/>
                                <w:szCs w:val="40"/>
                              </w:rPr>
                              <w:t xml:space="preserve">PROPOSAL </w:t>
                            </w:r>
                            <w:r w:rsidR="00B7151B" w:rsidRPr="00B7151B">
                              <w:rPr>
                                <w:rFonts w:ascii="XDPrime ExtBd" w:hAnsi="XDPrime ExtBd"/>
                                <w:b/>
                                <w:bCs/>
                                <w:color w:val="FFFFFF" w:themeColor="background1"/>
                                <w:sz w:val="40"/>
                                <w:szCs w:val="40"/>
                              </w:rPr>
                              <w:t>SKRIP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C9ED30" id="_x0000_t202" coordsize="21600,21600" o:spt="202" path="m,l,21600r21600,l21600,xe">
                <v:stroke joinstyle="miter"/>
                <v:path gradientshapeok="t" o:connecttype="rect"/>
              </v:shapetype>
              <v:shape id="Text Box 5" o:spid="_x0000_s1026" type="#_x0000_t202" style="position:absolute;left:0;text-align:left;margin-left:136.8pt;margin-top:-6.75pt;width:193.6pt;height:28.9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" filled="f" stroked="f" strokeweight=".5pt">
                <v:textbox>
                  <w:txbxContent>
                    <w:p w14:paraId="4B4D2606" w14:textId="4FFC9D74" w:rsidR="00B7151B" w:rsidRPr="00B7151B" w:rsidRDefault="005D6401" w:rsidP="00B7151B">
                      <w:pPr>
                        <w:jc w:val="right"/>
                        <w:rPr>
                          <w:rFonts w:ascii="XDPrime ExtBd" w:hAnsi="XDPrime ExtBd"/>
                          <w:b/>
                          <w:bCs/>
                          <w:color w:val="FFFFFF" w:themeColor="background1"/>
                          <w:sz w:val="52"/>
                          <w:szCs w:val="52"/>
                        </w:rPr>
                      </w:pPr>
                      <w:r>
                        <w:rPr>
                          <w:rFonts w:ascii="XDPrime ExtBd" w:hAnsi="XDPrime ExtBd"/>
                          <w:b/>
                          <w:bCs/>
                          <w:color w:val="FFFFFF" w:themeColor="background1"/>
                          <w:sz w:val="40"/>
                          <w:szCs w:val="40"/>
                        </w:rPr>
                        <w:t xml:space="preserve">PROPOSAL </w:t>
                      </w:r>
                      <w:r w:rsidR="00B7151B" w:rsidRPr="00B7151B">
                        <w:rPr>
                          <w:rFonts w:ascii="XDPrime ExtBd" w:hAnsi="XDPrime ExtBd"/>
                          <w:b/>
                          <w:bCs/>
                          <w:color w:val="FFFFFF" w:themeColor="background1"/>
                          <w:sz w:val="40"/>
                          <w:szCs w:val="40"/>
                        </w:rPr>
                        <w:t>SKRIPSI</w:t>
                      </w:r>
                    </w:p>
                  </w:txbxContent>
                </v:textbox>
              </v:shape>
            </w:pict>
          </mc:Fallback>
        </mc:AlternateContent>
      </w:r>
      <w:r w:rsidRPr="000B3CC7">
        <w:rPr>
          <w:rFonts w:ascii="XDPrime" w:hAnsi="XDPrime"/>
          <w:noProof/>
          <w:lang w:val="id-ID"/>
        </w:rPr>
        <w:drawing>
          <wp:anchor distT="0" distB="0" distL="114300" distR="114300" simplePos="0" relativeHeight="251729408" behindDoc="1" locked="0" layoutInCell="1" allowOverlap="1" wp14:anchorId="55D54212" wp14:editId="28821A99">
            <wp:simplePos x="0" y="0"/>
            <wp:positionH relativeFrom="column">
              <wp:posOffset>-1191536</wp:posOffset>
            </wp:positionH>
            <wp:positionV relativeFrom="paragraph">
              <wp:posOffset>-1133475</wp:posOffset>
            </wp:positionV>
            <wp:extent cx="5634766" cy="8001636"/>
            <wp:effectExtent l="0" t="0" r="444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44877" cy="8015994"/>
                    </a:xfrm>
                    <a:prstGeom prst="rect">
                      <a:avLst/>
                    </a:prstGeom>
                  </pic:spPr>
                </pic:pic>
              </a:graphicData>
            </a:graphic>
            <wp14:sizeRelH relativeFrom="page">
              <wp14:pctWidth>0</wp14:pctWidth>
            </wp14:sizeRelH>
            <wp14:sizeRelV relativeFrom="page">
              <wp14:pctHeight>0</wp14:pctHeight>
            </wp14:sizeRelV>
          </wp:anchor>
        </w:drawing>
      </w:r>
    </w:p>
    <w:p w14:paraId="02522BDE" w14:textId="4C511E70" w:rsidR="00AC6305" w:rsidRPr="000B3CC7" w:rsidRDefault="0037356B">
      <w:pPr>
        <w:rPr>
          <w:rFonts w:ascii="XDPrime" w:eastAsia="Times New Roman" w:hAnsi="XDPrime" w:cs="Consolas"/>
          <w:b/>
          <w:bCs/>
          <w:noProof/>
          <w:color w:val="000000"/>
          <w:sz w:val="24"/>
          <w:szCs w:val="22"/>
          <w:lang w:val="id-ID"/>
        </w:rPr>
      </w:pPr>
      <w:r w:rsidRPr="000B3CC7">
        <w:rPr>
          <w:rFonts w:ascii="XDPrime" w:hAnsi="XDPrime"/>
          <w:noProof/>
          <w:lang w:val="id-ID"/>
        </w:rPr>
        <mc:AlternateContent>
          <mc:Choice Requires="wps">
            <w:drawing>
              <wp:anchor distT="0" distB="0" distL="114300" distR="114300" simplePos="0" relativeHeight="251727360" behindDoc="0" locked="0" layoutInCell="1" allowOverlap="1" wp14:anchorId="34DD9491" wp14:editId="6713C75D">
                <wp:simplePos x="0" y="0"/>
                <wp:positionH relativeFrom="column">
                  <wp:posOffset>2128520</wp:posOffset>
                </wp:positionH>
                <wp:positionV relativeFrom="paragraph">
                  <wp:posOffset>6022975</wp:posOffset>
                </wp:positionV>
                <wp:extent cx="1917700" cy="317500"/>
                <wp:effectExtent l="0" t="0" r="0" b="6350"/>
                <wp:wrapNone/>
                <wp:docPr id="7" name="Text Box 7"/>
                <wp:cNvGraphicFramePr/>
                <a:graphic xmlns:a="http://schemas.openxmlformats.org/drawingml/2006/main">
                  <a:graphicData uri="http://schemas.microsoft.com/office/word/2010/wordprocessingShape">
                    <wps:wsp>
                      <wps:cNvSpPr txBox="1"/>
                      <wps:spPr>
                        <a:xfrm>
                          <a:off x="0" y="0"/>
                          <a:ext cx="1917700" cy="317500"/>
                        </a:xfrm>
                        <a:prstGeom prst="rect">
                          <a:avLst/>
                        </a:prstGeom>
                        <a:noFill/>
                        <a:ln w="6350">
                          <a:noFill/>
                        </a:ln>
                      </wps:spPr>
                      <wps:txbx>
                        <w:txbxContent>
                          <w:p w14:paraId="6E17802D" w14:textId="6807EC9A" w:rsidR="0037356B" w:rsidRPr="0037356B" w:rsidRDefault="0037356B"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w:t>
                            </w:r>
                            <w:r w:rsidR="00CD35A9">
                              <w:rPr>
                                <w:rFonts w:ascii="XDPrime" w:hAnsi="XDPrime"/>
                                <w:b/>
                                <w:color w:val="FFFFFF" w:themeColor="background1"/>
                                <w:sz w:val="22"/>
                                <w:szCs w:val="22"/>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D9491" id="Text Box 7" o:spid="_x0000_s1027" type="#_x0000_t202" style="position:absolute;margin-left:167.6pt;margin-top:474.25pt;width:151pt;height:25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" filled="f" stroked="f" strokeweight=".5pt">
                <v:textbox>
                  <w:txbxContent>
                    <w:p w14:paraId="6E17802D" w14:textId="6807EC9A" w:rsidR="0037356B" w:rsidRPr="0037356B" w:rsidRDefault="0037356B"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w:t>
                      </w:r>
                      <w:r w:rsidR="00CD35A9">
                        <w:rPr>
                          <w:rFonts w:ascii="XDPrime" w:hAnsi="XDPrime"/>
                          <w:b/>
                          <w:color w:val="FFFFFF" w:themeColor="background1"/>
                          <w:sz w:val="22"/>
                          <w:szCs w:val="22"/>
                        </w:rPr>
                        <w:t>2</w:t>
                      </w:r>
                    </w:p>
                  </w:txbxContent>
                </v:textbox>
              </v:shape>
            </w:pict>
          </mc:Fallback>
        </mc:AlternateContent>
      </w:r>
      <w:r w:rsidR="00AC6305" w:rsidRPr="000B3CC7">
        <w:rPr>
          <w:rFonts w:ascii="XDPrime" w:eastAsia="Times New Roman" w:hAnsi="XDPrime" w:cs="Consolas"/>
          <w:b/>
          <w:bCs/>
          <w:noProof/>
          <w:color w:val="000000"/>
          <w:sz w:val="24"/>
          <w:szCs w:val="22"/>
          <w:lang w:val="id-ID"/>
        </w:rPr>
        <mc:AlternateContent>
          <mc:Choice Requires="wps">
            <w:drawing>
              <wp:anchor distT="0" distB="0" distL="114300" distR="114300" simplePos="0" relativeHeight="251660800" behindDoc="0" locked="0" layoutInCell="1" allowOverlap="1" wp14:anchorId="1DFBA7E1" wp14:editId="529DCF9B">
                <wp:simplePos x="0" y="0"/>
                <wp:positionH relativeFrom="column">
                  <wp:posOffset>337820</wp:posOffset>
                </wp:positionH>
                <wp:positionV relativeFrom="paragraph">
                  <wp:posOffset>2149475</wp:posOffset>
                </wp:positionV>
                <wp:extent cx="3924300" cy="1574800"/>
                <wp:effectExtent l="0" t="0" r="0" b="6350"/>
                <wp:wrapNone/>
                <wp:docPr id="3" name="Text Box 3"/>
                <wp:cNvGraphicFramePr/>
                <a:graphic xmlns:a="http://schemas.openxmlformats.org/drawingml/2006/main">
                  <a:graphicData uri="http://schemas.microsoft.com/office/word/2010/wordprocessingShape">
                    <wps:wsp>
                      <wps:cNvSpPr txBox="1"/>
                      <wps:spPr>
                        <a:xfrm>
                          <a:off x="0" y="0"/>
                          <a:ext cx="3924300" cy="1574800"/>
                        </a:xfrm>
                        <a:prstGeom prst="rect">
                          <a:avLst/>
                        </a:prstGeom>
                        <a:noFill/>
                        <a:ln w="6350">
                          <a:noFill/>
                        </a:ln>
                      </wps:spPr>
                      <wps:txbx>
                        <w:txbxContent>
                          <w:p w14:paraId="278DE094" w14:textId="026725FF" w:rsidR="00AC6305" w:rsidRPr="002F051E" w:rsidRDefault="002F051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BA7E1" id="Text Box 3" o:spid="_x0000_s1028" type="#_x0000_t202" style="position:absolute;margin-left:26.6pt;margin-top:169.25pt;width:309pt;height:12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" filled="f" stroked="f" strokeweight=".5pt">
                <v:textbox>
                  <w:txbxContent>
                    <w:p w14:paraId="278DE094" w14:textId="026725FF" w:rsidR="00AC6305" w:rsidRPr="002F051E" w:rsidRDefault="002F051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w:t>
                      </w:r>
                    </w:p>
                  </w:txbxContent>
                </v:textbox>
              </v:shape>
            </w:pict>
          </mc:Fallback>
        </mc:AlternateContent>
      </w:r>
      <w:r w:rsidR="00AC6305" w:rsidRPr="000B3CC7">
        <w:rPr>
          <w:rFonts w:ascii="XDPrime" w:eastAsia="Times New Roman" w:hAnsi="XDPrime" w:cs="Consolas"/>
          <w:b/>
          <w:bCs/>
          <w:noProof/>
          <w:color w:val="000000"/>
          <w:sz w:val="24"/>
          <w:szCs w:val="22"/>
          <w:lang w:val="id-ID"/>
        </w:rPr>
        <mc:AlternateContent>
          <mc:Choice Requires="wps">
            <w:drawing>
              <wp:anchor distT="0" distB="0" distL="114300" distR="114300" simplePos="0" relativeHeight="251722240" behindDoc="0" locked="0" layoutInCell="1" allowOverlap="1" wp14:anchorId="4CA3CE6E" wp14:editId="272FD10D">
                <wp:simplePos x="0" y="0"/>
                <wp:positionH relativeFrom="column">
                  <wp:posOffset>382270</wp:posOffset>
                </wp:positionH>
                <wp:positionV relativeFrom="paragraph">
                  <wp:posOffset>3883025</wp:posOffset>
                </wp:positionV>
                <wp:extent cx="2197100" cy="666115"/>
                <wp:effectExtent l="0" t="0" r="0" b="635"/>
                <wp:wrapNone/>
                <wp:docPr id="4" name="Text Box 4"/>
                <wp:cNvGraphicFramePr/>
                <a:graphic xmlns:a="http://schemas.openxmlformats.org/drawingml/2006/main">
                  <a:graphicData uri="http://schemas.microsoft.com/office/word/2010/wordprocessingShape">
                    <wps:wsp>
                      <wps:cNvSpPr txBox="1"/>
                      <wps:spPr>
                        <a:xfrm>
                          <a:off x="0" y="0"/>
                          <a:ext cx="2197100" cy="666115"/>
                        </a:xfrm>
                        <a:prstGeom prst="rect">
                          <a:avLst/>
                        </a:prstGeom>
                        <a:noFill/>
                        <a:ln w="6350">
                          <a:noFill/>
                        </a:ln>
                      </wps:spPr>
                      <wps:txbx>
                        <w:txbxContent>
                          <w:p w14:paraId="3843AD03" w14:textId="2E914A9D" w:rsidR="00AC6305" w:rsidRPr="00AC6305" w:rsidRDefault="00AC6305"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sidR="002F051E">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sidR="002F051E">
                              <w:rPr>
                                <w:rFonts w:ascii="XDPrime" w:hAnsi="XDPrime" w:cs="XDPrime"/>
                                <w:b/>
                                <w:bCs/>
                                <w:color w:val="003764"/>
                                <w:sz w:val="28"/>
                                <w:szCs w:val="28"/>
                                <w14:textOutline w14:w="9525" w14:cap="rnd" w14:cmpd="sng" w14:algn="ctr">
                                  <w14:noFill/>
                                  <w14:prstDash w14:val="solid"/>
                                  <w14:bevel/>
                                </w14:textOutline>
                              </w:rPr>
                              <w:t>19010100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3CE6E" id="Text Box 4" o:spid="_x0000_s1029" type="#_x0000_t202" style="position:absolute;margin-left:30.1pt;margin-top:305.75pt;width:173pt;height:52.45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" filled="f" stroked="f" strokeweight=".5pt">
                <v:textbox>
                  <w:txbxContent>
                    <w:p w14:paraId="3843AD03" w14:textId="2E914A9D" w:rsidR="00AC6305" w:rsidRPr="00AC6305" w:rsidRDefault="00AC6305"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sidR="002F051E">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sidR="002F051E">
                        <w:rPr>
                          <w:rFonts w:ascii="XDPrime" w:hAnsi="XDPrime" w:cs="XDPrime"/>
                          <w:b/>
                          <w:bCs/>
                          <w:color w:val="003764"/>
                          <w:sz w:val="28"/>
                          <w:szCs w:val="28"/>
                          <w14:textOutline w14:w="9525" w14:cap="rnd" w14:cmpd="sng" w14:algn="ctr">
                            <w14:noFill/>
                            <w14:prstDash w14:val="solid"/>
                            <w14:bevel/>
                          </w14:textOutline>
                        </w:rPr>
                        <w:t>1901010084</w:t>
                      </w:r>
                    </w:p>
                  </w:txbxContent>
                </v:textbox>
              </v:shape>
            </w:pict>
          </mc:Fallback>
        </mc:AlternateContent>
      </w:r>
      <w:r w:rsidR="00AC6305" w:rsidRPr="000B3CC7">
        <w:rPr>
          <w:rFonts w:ascii="XDPrime" w:eastAsia="Times New Roman" w:hAnsi="XDPrime" w:cs="Consolas"/>
          <w:b/>
          <w:bCs/>
          <w:noProof/>
          <w:color w:val="000000"/>
          <w:sz w:val="24"/>
          <w:szCs w:val="22"/>
          <w:lang w:val="id-ID"/>
        </w:rPr>
        <w:br w:type="page"/>
      </w:r>
    </w:p>
    <w:p w14:paraId="61971985" w14:textId="77777777" w:rsidR="00736D44" w:rsidRPr="000B3CC7" w:rsidRDefault="00736D44" w:rsidP="00BD4DE7">
      <w:pPr>
        <w:autoSpaceDE w:val="0"/>
        <w:autoSpaceDN w:val="0"/>
        <w:adjustRightInd w:val="0"/>
        <w:spacing w:after="0" w:line="240" w:lineRule="auto"/>
        <w:jc w:val="center"/>
        <w:rPr>
          <w:rFonts w:ascii="XDPrime" w:eastAsia="Times New Roman" w:hAnsi="XDPrime" w:cs="Consolas"/>
          <w:b/>
          <w:bCs/>
          <w:noProof/>
          <w:color w:val="000000"/>
          <w:sz w:val="24"/>
          <w:szCs w:val="22"/>
          <w:lang w:val="id-ID"/>
        </w:rPr>
        <w:sectPr w:rsidR="00736D44" w:rsidRPr="000B3CC7" w:rsidSect="00915D10">
          <w:footerReference w:type="default" r:id="rId9"/>
          <w:footerReference w:type="first" r:id="rId10"/>
          <w:pgSz w:w="8391" w:h="11907" w:code="11"/>
          <w:pgMar w:top="1134" w:right="1134" w:bottom="1134" w:left="1418" w:header="0" w:footer="340" w:gutter="0"/>
          <w:pgNumType w:fmt="lowerRoman" w:start="3"/>
          <w:cols w:space="720"/>
          <w:docGrid w:linePitch="326"/>
        </w:sectPr>
      </w:pPr>
    </w:p>
    <w:p w14:paraId="6934E39F" w14:textId="33634D26" w:rsidR="00990911" w:rsidRPr="000B3CC7" w:rsidRDefault="00990911" w:rsidP="00BA6EB2">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BAB I</w:t>
      </w:r>
    </w:p>
    <w:p w14:paraId="2D0D34A3"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t>PENDAHULUAN</w:t>
      </w:r>
    </w:p>
    <w:p w14:paraId="6EA91DF0"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68EE8063"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20C04E14"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Latar Belakang Masalah</w:t>
      </w:r>
    </w:p>
    <w:p w14:paraId="0C800F43" w14:textId="77777777" w:rsidR="00990911" w:rsidRPr="000B3CC7" w:rsidRDefault="00990911" w:rsidP="00990911">
      <w:pPr>
        <w:spacing w:after="0" w:line="240" w:lineRule="auto"/>
        <w:ind w:left="426"/>
        <w:jc w:val="both"/>
        <w:rPr>
          <w:rFonts w:ascii="XDPrime" w:eastAsia="Times New Roman" w:hAnsi="XDPrime" w:cs="Consolas"/>
          <w:b/>
          <w:noProof/>
          <w:sz w:val="22"/>
          <w:szCs w:val="22"/>
          <w:lang w:val="id-ID"/>
        </w:rPr>
      </w:pPr>
    </w:p>
    <w:p w14:paraId="0F47441A" w14:textId="608B8DE4" w:rsidR="00285ABF" w:rsidRPr="000B3CC7" w:rsidRDefault="00B82FC1" w:rsidP="00285ABF">
      <w:pPr>
        <w:spacing w:after="0" w:line="276" w:lineRule="auto"/>
        <w:ind w:firstLine="567"/>
        <w:jc w:val="both"/>
        <w:rPr>
          <w:rFonts w:ascii="XDPrime" w:hAnsi="XDPrime" w:cs="Consolas"/>
          <w:noProof/>
          <w:sz w:val="22"/>
          <w:lang w:val="id-ID"/>
        </w:rPr>
      </w:pPr>
      <w:r w:rsidRPr="00B82FC1">
        <w:rPr>
          <w:rFonts w:ascii="XDPrime" w:hAnsi="XDPrime" w:cs="Consolas"/>
          <w:noProof/>
          <w:sz w:val="22"/>
          <w:lang w:val="id-ID"/>
        </w:rPr>
        <w:t>Perkembangan teknologi telah berubah sangat cepat dari waktu ke waktu</w:t>
      </w:r>
      <w:r w:rsidR="00504C26" w:rsidRPr="000B3CC7">
        <w:rPr>
          <w:rFonts w:ascii="XDPrime" w:hAnsi="XDPrime" w:cs="Consolas"/>
          <w:noProof/>
          <w:sz w:val="22"/>
          <w:lang w:val="id-ID"/>
        </w:rPr>
        <w:fldChar w:fldCharType="begin" w:fldLock="1"/>
      </w:r>
      <w:r w:rsidR="00504C26" w:rsidRPr="000B3CC7">
        <w:rPr>
          <w:rFonts w:ascii="XDPrime" w:hAnsi="XDPrime" w:cs="Consolas"/>
          <w:noProof/>
          <w:sz w:val="22"/>
          <w:lang w:val="id-ID"/>
        </w:rPr>
        <w:instrText>ADDIN CSL_CITATION {"citationItems":[{"id":"ITEM-1","itemData":{"abstract":"Kantor kecamatan sumbawa merupakan salah satu kantor pemerintahan yang menangani sebagian urusan otonomi daerah dan menyelenggarakan tugas umum pemerintah. Dalam menyelenggarakan tugas umum pemerintah seperti mendata dan mengarsip berkas di kantor kecamatan sumbawa masih di catat dalam sebuah buku besar yang masih dirasa kesulitan oleh staf di bagian pelayanan administrasi terpadu kecamatan atau biasa dikenal dengan istilah PATEN dan dikhawatirkan akan menimbulkan resiko yang cukup besar terhadap kerusakan dan kehilangan data. Tujuan dari penelitian yaitu Merancang dan Membangun Sistem Informasi Pendataan dan Pengarsipan Berkas Pelayanan Administrasi Terpadu Kecamatan (PATEN) di Kecamatan Sumbawa dengan Metode Waterfall oleh Presman. Sistem Informasi ini berhasil dirancang dan dibangun dengan menggunakan bahasa pemrograman PHP, HTML, CSS, Framework CodeIgniter, Database MySQL, Text Editor Sublime-Text, dan menggunakan metode pengembangan perangkat lunak Waterfall. Hasil akhir dari penelitian adalah Sistem Informasi Pendataan dan Pengarsipan Berkas Pelayanan Administrasi Terpadu Kecamatan (PATEN) di Kecamatan Sumbawa Berbasis Web yang dapat mengelola data secara efektif dan efisien sehingga mempermudah dalam melakukan pelaporan.","author":[{"dropping-particle":"","family":"Herfandi, Arman Diansyah, Eri Sasmita Susanto","given":"2021","non-dropping-particle":"","parse-names":false,"suffix":""}],"container-title":"(Jurnal Informatika Teknologi dan Sains","id":"ITEM-1","issue":"1","issued":{"date-parts":[["2021"]]},"page":"301-307","title":"JINTEKS ( Jurnal Informatika Teknologi dan Sains ) ISSN 2686-3359 ( Online ) JINTEKS ( Jurnal Informatika Teknologi dan Sains ) ISSN 2686-3359 ( Online )","type":"article-journal","volume":"3"},"uris":["http://www.mendeley.com/documents/?uuid=8d640a55-e92f-4770-b41c-894c200b9ae9"]}],"mendeley":{"formattedCitation":"[1]","plainTextFormattedCitation":"[1]","previouslyFormattedCitation":"[1]"},"properties":{"noteIndex":0},"schema":"https://github.com/citation-style-language/schema/raw/master/csl-citation.json"}</w:instrText>
      </w:r>
      <w:r w:rsidR="00504C26" w:rsidRPr="000B3CC7">
        <w:rPr>
          <w:rFonts w:ascii="XDPrime" w:hAnsi="XDPrime" w:cs="Consolas"/>
          <w:noProof/>
          <w:sz w:val="22"/>
          <w:lang w:val="id-ID"/>
        </w:rPr>
        <w:fldChar w:fldCharType="separate"/>
      </w:r>
      <w:r w:rsidR="00504C26" w:rsidRPr="000B3CC7">
        <w:rPr>
          <w:rFonts w:ascii="XDPrime" w:hAnsi="XDPrime" w:cs="Consolas"/>
          <w:noProof/>
          <w:sz w:val="22"/>
          <w:lang w:val="id-ID"/>
        </w:rPr>
        <w:t>[1]</w:t>
      </w:r>
      <w:r w:rsidR="00504C26" w:rsidRPr="000B3CC7">
        <w:rPr>
          <w:rFonts w:ascii="XDPrime" w:hAnsi="XDPrime" w:cs="Consolas"/>
          <w:noProof/>
          <w:sz w:val="22"/>
          <w:lang w:val="id-ID"/>
        </w:rPr>
        <w:fldChar w:fldCharType="end"/>
      </w:r>
      <w:r w:rsidR="00670745" w:rsidRPr="000B3CC7">
        <w:rPr>
          <w:rFonts w:ascii="XDPrime" w:hAnsi="XDPrime" w:cs="Consolas"/>
          <w:noProof/>
          <w:sz w:val="22"/>
          <w:lang w:val="id-ID"/>
        </w:rPr>
        <w:t xml:space="preserve">. </w:t>
      </w:r>
      <w:r w:rsidR="00A25A32">
        <w:rPr>
          <w:rFonts w:ascii="XDPrime" w:hAnsi="XDPrime" w:cs="Consolas"/>
          <w:noProof/>
          <w:sz w:val="22"/>
          <w:lang w:val="en-ID"/>
        </w:rPr>
        <w:t>Saat ini</w:t>
      </w:r>
      <w:r w:rsidRPr="00B82FC1">
        <w:rPr>
          <w:rFonts w:ascii="XDPrime" w:hAnsi="XDPrime" w:cs="Consolas"/>
          <w:noProof/>
          <w:sz w:val="22"/>
          <w:lang w:val="id-ID"/>
        </w:rPr>
        <w:t>, penggunaan</w:t>
      </w:r>
      <w:r w:rsidR="00A25A32">
        <w:rPr>
          <w:rFonts w:ascii="XDPrime" w:hAnsi="XDPrime" w:cs="Consolas"/>
          <w:noProof/>
          <w:sz w:val="22"/>
          <w:lang w:val="en-ID"/>
        </w:rPr>
        <w:t xml:space="preserve"> komunikasi (TIK) dan</w:t>
      </w:r>
      <w:r w:rsidRPr="00B82FC1">
        <w:rPr>
          <w:rFonts w:ascii="XDPrime" w:hAnsi="XDPrime" w:cs="Consolas"/>
          <w:noProof/>
          <w:sz w:val="22"/>
          <w:lang w:val="id-ID"/>
        </w:rPr>
        <w:t xml:space="preserve"> teknologi informasi sudah meluas dan mempengaruhi kehidupan setiap orang. Sistem informasi mengacu pada kombinasi teknologi informasi yang menggunakan aktivitas </w:t>
      </w:r>
      <w:r w:rsidR="00BC6B1C">
        <w:rPr>
          <w:rFonts w:ascii="XDPrime" w:hAnsi="XDPrime" w:cs="Consolas"/>
          <w:noProof/>
          <w:sz w:val="22"/>
          <w:lang w:val="en-ID"/>
        </w:rPr>
        <w:t>orang - orang</w:t>
      </w:r>
      <w:r w:rsidRPr="00B82FC1">
        <w:rPr>
          <w:rFonts w:ascii="XDPrime" w:hAnsi="XDPrime" w:cs="Consolas"/>
          <w:noProof/>
          <w:sz w:val="22"/>
          <w:lang w:val="id-ID"/>
        </w:rPr>
        <w:t xml:space="preserve"> yang terus </w:t>
      </w:r>
      <w:r w:rsidR="003B3E21">
        <w:rPr>
          <w:rFonts w:ascii="XDPrime" w:hAnsi="XDPrime" w:cs="Consolas"/>
          <w:noProof/>
          <w:sz w:val="22"/>
          <w:lang w:val="en-ID"/>
        </w:rPr>
        <w:t>memakai</w:t>
      </w:r>
      <w:r w:rsidRPr="00B82FC1">
        <w:rPr>
          <w:rFonts w:ascii="XDPrime" w:hAnsi="XDPrime" w:cs="Consolas"/>
          <w:noProof/>
          <w:sz w:val="22"/>
          <w:lang w:val="id-ID"/>
        </w:rPr>
        <w:t xml:space="preserve"> teknologi</w:t>
      </w:r>
      <w:r w:rsidR="00BC6B1C">
        <w:rPr>
          <w:rFonts w:ascii="XDPrime" w:hAnsi="XDPrime" w:cs="Consolas"/>
          <w:noProof/>
          <w:sz w:val="22"/>
          <w:lang w:val="en-ID"/>
        </w:rPr>
        <w:t xml:space="preserve"> untuk aktivitas dan manajemen mereka</w:t>
      </w:r>
      <w:r w:rsidRPr="00B82FC1">
        <w:rPr>
          <w:rFonts w:ascii="XDPrime" w:hAnsi="XDPrime" w:cs="Consolas"/>
          <w:noProof/>
          <w:sz w:val="22"/>
          <w:lang w:val="id-ID"/>
        </w:rPr>
        <w:t xml:space="preserve">. </w:t>
      </w:r>
      <w:r w:rsidR="009C04DB" w:rsidRPr="009C04DB">
        <w:rPr>
          <w:rFonts w:ascii="XDPrime" w:hAnsi="XDPrime" w:cs="Consolas"/>
          <w:noProof/>
          <w:sz w:val="22"/>
          <w:lang w:val="id-ID"/>
        </w:rPr>
        <w:t>Sistem personal komputer</w:t>
      </w:r>
      <w:r w:rsidR="009C04DB">
        <w:rPr>
          <w:rFonts w:ascii="XDPrime" w:hAnsi="XDPrime" w:cs="Consolas"/>
          <w:noProof/>
          <w:sz w:val="22"/>
          <w:lang w:val="en-ID"/>
        </w:rPr>
        <w:t xml:space="preserve"> </w:t>
      </w:r>
      <w:r w:rsidR="009C04DB" w:rsidRPr="009C04DB">
        <w:rPr>
          <w:rFonts w:ascii="XDPrime" w:hAnsi="XDPrime" w:cs="Consolas"/>
          <w:noProof/>
          <w:sz w:val="22"/>
          <w:lang w:val="id-ID"/>
        </w:rPr>
        <w:t>memudahkan pada pencarian keterangan y</w:t>
      </w:r>
      <w:r w:rsidR="009C04DB">
        <w:rPr>
          <w:rFonts w:ascii="XDPrime" w:hAnsi="XDPrime" w:cs="Consolas"/>
          <w:noProof/>
          <w:sz w:val="22"/>
          <w:lang w:val="en-ID"/>
        </w:rPr>
        <w:t>an</w:t>
      </w:r>
      <w:r w:rsidR="009C04DB" w:rsidRPr="009C04DB">
        <w:rPr>
          <w:rFonts w:ascii="XDPrime" w:hAnsi="XDPrime" w:cs="Consolas"/>
          <w:noProof/>
          <w:sz w:val="22"/>
          <w:lang w:val="id-ID"/>
        </w:rPr>
        <w:t>g diinginka</w:t>
      </w:r>
      <w:r w:rsidR="009C04DB">
        <w:rPr>
          <w:rFonts w:ascii="XDPrime" w:hAnsi="XDPrime" w:cs="Consolas"/>
          <w:noProof/>
          <w:sz w:val="22"/>
          <w:lang w:val="en-ID"/>
        </w:rPr>
        <w:t>n dan</w:t>
      </w:r>
      <w:r w:rsidR="009C04DB" w:rsidRPr="009C04DB">
        <w:rPr>
          <w:rFonts w:ascii="XDPrime" w:hAnsi="XDPrime" w:cs="Consolas"/>
          <w:noProof/>
          <w:sz w:val="22"/>
          <w:lang w:val="id-ID"/>
        </w:rPr>
        <w:t xml:space="preserve"> ju</w:t>
      </w:r>
      <w:r w:rsidR="009C04DB">
        <w:rPr>
          <w:rFonts w:ascii="XDPrime" w:hAnsi="XDPrime" w:cs="Consolas"/>
          <w:noProof/>
          <w:sz w:val="22"/>
          <w:lang w:val="en-ID"/>
        </w:rPr>
        <w:t>g</w:t>
      </w:r>
      <w:r w:rsidR="009C04DB" w:rsidRPr="009C04DB">
        <w:rPr>
          <w:rFonts w:ascii="XDPrime" w:hAnsi="XDPrime" w:cs="Consolas"/>
          <w:noProof/>
          <w:sz w:val="22"/>
          <w:lang w:val="id-ID"/>
        </w:rPr>
        <w:t>a membentuk sistem keterangan y</w:t>
      </w:r>
      <w:r w:rsidR="009C04DB">
        <w:rPr>
          <w:rFonts w:ascii="XDPrime" w:hAnsi="XDPrime" w:cs="Consolas"/>
          <w:noProof/>
          <w:sz w:val="22"/>
          <w:lang w:val="en-ID"/>
        </w:rPr>
        <w:t>an</w:t>
      </w:r>
      <w:r w:rsidR="009C04DB" w:rsidRPr="009C04DB">
        <w:rPr>
          <w:rFonts w:ascii="XDPrime" w:hAnsi="XDPrime" w:cs="Consolas"/>
          <w:noProof/>
          <w:sz w:val="22"/>
          <w:lang w:val="id-ID"/>
        </w:rPr>
        <w:t>g terstruktur</w:t>
      </w:r>
      <w:r w:rsidRPr="00B82FC1">
        <w:rPr>
          <w:rFonts w:ascii="XDPrime" w:hAnsi="XDPrime" w:cs="Consolas"/>
          <w:noProof/>
          <w:sz w:val="22"/>
          <w:lang w:val="id-ID"/>
        </w:rPr>
        <w:t>.</w:t>
      </w:r>
      <w:r w:rsidR="00285ABF" w:rsidRPr="000B3CC7">
        <w:rPr>
          <w:rFonts w:ascii="XDPrime" w:hAnsi="XDPrime" w:cs="Consolas"/>
          <w:noProof/>
          <w:sz w:val="22"/>
          <w:lang w:val="id-ID"/>
        </w:rPr>
        <w:t xml:space="preserve"> </w:t>
      </w:r>
      <w:r w:rsidR="00907083" w:rsidRPr="000B3CC7">
        <w:rPr>
          <w:rFonts w:ascii="XDPrime" w:hAnsi="XDPrime" w:cs="Consolas"/>
          <w:noProof/>
          <w:sz w:val="22"/>
          <w:lang w:val="id-ID"/>
        </w:rPr>
        <w:t>Teknologi juga mudah diakses hanya dengan bermodalkan sebuah smartphone yang dimana alat ini mudah dibawa serta digunakan dalam kehidupan sehari-hari. Akses yang diberikan juga beragam dengan adanya teknologi smartphone ini seperti mencari informasi, membantu pekerjaan sehari-hari hingga dipakai sebagai hiburan. Belajar juga menjadi sangat mudah dengan adanya teknologi yang sekarang sudah mudah diakses.</w:t>
      </w:r>
    </w:p>
    <w:p w14:paraId="141C385C" w14:textId="77777777" w:rsidR="00E025B9" w:rsidRPr="000B3CC7" w:rsidRDefault="00E025B9" w:rsidP="00285ABF">
      <w:pPr>
        <w:spacing w:after="0" w:line="276" w:lineRule="auto"/>
        <w:ind w:firstLine="567"/>
        <w:jc w:val="both"/>
        <w:rPr>
          <w:rFonts w:ascii="XDPrime" w:hAnsi="XDPrime" w:cs="Consolas"/>
          <w:noProof/>
          <w:sz w:val="22"/>
          <w:lang w:val="id-ID"/>
        </w:rPr>
      </w:pPr>
    </w:p>
    <w:p w14:paraId="4A0F6938" w14:textId="57BBDE0C" w:rsidR="00E025B9" w:rsidRPr="000B3CC7" w:rsidRDefault="00907083" w:rsidP="000E3710">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 xml:space="preserve">Belajar </w:t>
      </w:r>
      <w:r w:rsidR="00A8580D" w:rsidRPr="000B3CC7">
        <w:rPr>
          <w:rFonts w:ascii="XDPrime" w:hAnsi="XDPrime" w:cs="Consolas"/>
          <w:noProof/>
          <w:sz w:val="22"/>
          <w:lang w:val="id-ID"/>
        </w:rPr>
        <w:t>adalah</w:t>
      </w:r>
      <w:r w:rsidRPr="000B3CC7">
        <w:rPr>
          <w:rFonts w:ascii="XDPrime" w:hAnsi="XDPrime" w:cs="Consolas"/>
          <w:noProof/>
          <w:sz w:val="22"/>
          <w:lang w:val="id-ID"/>
        </w:rPr>
        <w:t xml:space="preserve"> </w:t>
      </w:r>
      <w:r w:rsidR="00A8580D" w:rsidRPr="000B3CC7">
        <w:rPr>
          <w:rFonts w:ascii="XDPrime" w:hAnsi="XDPrime" w:cs="Consolas"/>
          <w:noProof/>
          <w:sz w:val="22"/>
          <w:lang w:val="id-ID"/>
        </w:rPr>
        <w:t>suatu proses atau upaya yang dilakukan setiap individu untuk mendapatkan perubahan tingkah laku, baik dalam bentuk pengetahuan, keterampilan, sikap dan nilai positif sebagai suatu pengalaman dari berbagai materi yang telah dipelajari</w:t>
      </w:r>
      <w:r w:rsidR="00504C26" w:rsidRPr="000B3CC7">
        <w:rPr>
          <w:rFonts w:ascii="XDPrime" w:hAnsi="XDPrime" w:cs="Consolas"/>
          <w:noProof/>
          <w:sz w:val="22"/>
          <w:lang w:val="id-ID"/>
        </w:rPr>
        <w:fldChar w:fldCharType="begin" w:fldLock="1"/>
      </w:r>
      <w:r w:rsidR="006E6A98" w:rsidRPr="000B3CC7">
        <w:rPr>
          <w:rFonts w:ascii="XDPrime" w:hAnsi="XDPrime" w:cs="Consolas"/>
          <w:noProof/>
          <w:sz w:val="22"/>
          <w:lang w:val="id-ID"/>
        </w:rPr>
        <w:instrText>ADDIN CSL_CITATION {"citationItems":[{"id":"ITEM-1","itemData":{"ISBN":"978-623-7426-05-9","abstract":"Dalam proses pembelajaran dikenal beberapa istilah yang memiliki kemiripan makna, sehingga seringkali orang merasa bingung untuk membedakannya. Istilah-istilah tersebut adalah: (1) pendekatan pembelajaran, (2) strategi pembelajaran, (3) metode pembelajaran; (4) teknik pembelajaran; (5) taktik pembelajaran; dan (6) model pembelajaran. Berikut ini akan dipaparkan istilah-istilah tersebut, dengan harapan dapat memberikan kejelasaan tentang penggunaan istilah tersebut. Pendekatan pembelajaran dapat diartikan sebagai titik tolak atau sudut pandang kita terhadap proses pembelajaran, yang merujuk pada pandangan tentang terjadinya suatu proses yang sifatnya masih sangat umum, di dalamnya mewadahi, menginsiprasi, menguatkan, dan melatari metode pembelajaran dengan cakupan teoretis tertentu. Dilihat dari pendekatannya, pembelajaran terdapat dua jenis pendekatan, yaitu: (1) pendekatan pembelajaran yang berorientasi atau berpusat pada siswa (student centered approach) dan (2) pendekatan pembelajaran yang berorientasi atau berpusat pada guru (teacher centered approach). Dari pendekatan pembelajaran yang telah ditetapkan selanjutnya diturunkan ke dalam strategi pembelajaran. Newman dan Logan (Abin Syamsuddin Makmun, 2003) mengemukakan empat unsur strategi dari setiap usaha, yaitu : 1. Mengidentifikasi dan menetapkan spesifikasi dan kualifikasi hasil (out put) dan sasaran (target) yang harus dicapai, dengan mempertimbangkan aspirasi dan selera masyarakat yang memerlukannya. 2. Mempertimbangkan dan memilih jalan pendekatan utama (basic way) yang paling efektif untuk mencapai sasaran. 3. Mempertimbangkan dan menetapkan langkah-langkah (steps) yang akan dtempuh sejak titik awal sampai dengan sasaran. 4. Mempertimbangkan dan menetapkan tolok ukur (criteria) dan patokan ukuran (standard) untuk mengukur dan menilai taraf keberhasilan (achievement) usaha.","author":[{"dropping-particle":"","family":"Djamaluddin","given":"Ahdar","non-dropping-particle":"","parse-names":false,"suffix":""},{"dropping-particle":"","family":"Wardana","given":"","non-dropping-particle":"","parse-names":false,"suffix":""}],"container-title":"CV Kaaffah Learning Center","id":"ITEM-1","issued":{"date-parts":[["2019"]]},"publisher":"CV Kaaffah Learning Center","publisher-place":"Sulawesi Selatan","title":"Belajar Dan Pembelajaran","type":"book"},"uris":["http://www.mendeley.com/documents/?uuid=a8c7b558-504a-4822-a9b4-ff79245bdd91"]}],"mendeley":{"formattedCitation":"[2]","plainTextFormattedCitation":"[2]","previouslyFormattedCitation":"[2]"},"properties":{"noteIndex":0},"schema":"https://github.com/citation-style-language/schema/raw/master/csl-citation.json"}</w:instrText>
      </w:r>
      <w:r w:rsidR="00504C26" w:rsidRPr="000B3CC7">
        <w:rPr>
          <w:rFonts w:ascii="XDPrime" w:hAnsi="XDPrime" w:cs="Consolas"/>
          <w:noProof/>
          <w:sz w:val="22"/>
          <w:lang w:val="id-ID"/>
        </w:rPr>
        <w:fldChar w:fldCharType="separate"/>
      </w:r>
      <w:r w:rsidR="00504C26" w:rsidRPr="000B3CC7">
        <w:rPr>
          <w:rFonts w:ascii="XDPrime" w:hAnsi="XDPrime" w:cs="Consolas"/>
          <w:noProof/>
          <w:sz w:val="22"/>
          <w:lang w:val="id-ID"/>
        </w:rPr>
        <w:t>[2]</w:t>
      </w:r>
      <w:r w:rsidR="00504C26" w:rsidRPr="000B3CC7">
        <w:rPr>
          <w:rFonts w:ascii="XDPrime" w:hAnsi="XDPrime" w:cs="Consolas"/>
          <w:noProof/>
          <w:sz w:val="22"/>
          <w:lang w:val="id-ID"/>
        </w:rPr>
        <w:fldChar w:fldCharType="end"/>
      </w:r>
      <w:r w:rsidR="00A8580D" w:rsidRPr="000B3CC7">
        <w:rPr>
          <w:rFonts w:ascii="XDPrime" w:hAnsi="XDPrime" w:cs="Consolas"/>
          <w:noProof/>
          <w:sz w:val="22"/>
          <w:lang w:val="id-ID"/>
        </w:rPr>
        <w:t xml:space="preserve">. </w:t>
      </w:r>
      <w:r w:rsidRPr="000B3CC7">
        <w:rPr>
          <w:rFonts w:ascii="XDPrime" w:hAnsi="XDPrime" w:cs="Consolas"/>
          <w:noProof/>
          <w:sz w:val="22"/>
          <w:lang w:val="id-ID"/>
        </w:rPr>
        <w:t xml:space="preserve">Kegiatan belajar ini sangat dibantu oleh teknologi karena informasi yang dapat diakses sangat besar. Saat ini dunia pendidikan juga telah berkembang pesat dan memanfaatkan teknologi. Seperti misalnya dalam </w:t>
      </w:r>
      <w:r w:rsidR="00A8580D" w:rsidRPr="000B3CC7">
        <w:rPr>
          <w:rFonts w:ascii="XDPrime" w:hAnsi="XDPrime" w:cs="Consolas"/>
          <w:noProof/>
          <w:sz w:val="22"/>
          <w:lang w:val="id-ID"/>
        </w:rPr>
        <w:lastRenderedPageBreak/>
        <w:t xml:space="preserve">administrasi sekolah, </w:t>
      </w:r>
      <w:r w:rsidRPr="000B3CC7">
        <w:rPr>
          <w:rFonts w:ascii="XDPrime" w:hAnsi="XDPrime" w:cs="Consolas"/>
          <w:noProof/>
          <w:sz w:val="22"/>
          <w:lang w:val="id-ID"/>
        </w:rPr>
        <w:t>pembelajaran atau pengiriman tugas biasanya manual tapi sekarang melalui sistem google classroom</w:t>
      </w:r>
      <w:r w:rsidR="00A8580D" w:rsidRPr="000B3CC7">
        <w:rPr>
          <w:rFonts w:ascii="XDPrime" w:hAnsi="XDPrime" w:cs="Consolas"/>
          <w:noProof/>
          <w:sz w:val="22"/>
          <w:lang w:val="id-ID"/>
        </w:rPr>
        <w:t>, lalu peminjaman buku menggunakan sistem digital.</w:t>
      </w:r>
      <w:r w:rsidRPr="000B3CC7">
        <w:rPr>
          <w:rFonts w:ascii="XDPrime" w:hAnsi="XDPrime" w:cs="Consolas"/>
          <w:noProof/>
          <w:sz w:val="22"/>
          <w:lang w:val="id-ID"/>
        </w:rPr>
        <w:t xml:space="preserve"> Buku-buku juga sekarang mudah diakses dengan banyaknya E-library atau perpustakaan digital sehingga membuat kegiatan belajar menjadi lebih mudah.</w:t>
      </w:r>
    </w:p>
    <w:p w14:paraId="7EB3174A" w14:textId="77777777" w:rsidR="00907083" w:rsidRPr="000B3CC7" w:rsidRDefault="00907083" w:rsidP="000E3710">
      <w:pPr>
        <w:spacing w:after="0" w:line="276" w:lineRule="auto"/>
        <w:ind w:firstLine="567"/>
        <w:jc w:val="both"/>
        <w:rPr>
          <w:rFonts w:ascii="XDPrime" w:hAnsi="XDPrime" w:cs="Consolas"/>
          <w:noProof/>
          <w:sz w:val="22"/>
          <w:lang w:val="id-ID"/>
        </w:rPr>
      </w:pPr>
    </w:p>
    <w:p w14:paraId="5A6CCA5B" w14:textId="4A5274D7" w:rsidR="000E3710" w:rsidRDefault="00040354" w:rsidP="00040354">
      <w:pPr>
        <w:spacing w:after="0" w:line="276" w:lineRule="auto"/>
        <w:ind w:firstLine="567"/>
        <w:jc w:val="both"/>
        <w:rPr>
          <w:rFonts w:ascii="XDPrime" w:hAnsi="XDPrime" w:cs="Consolas"/>
          <w:noProof/>
          <w:sz w:val="22"/>
          <w:lang w:val="id-ID"/>
        </w:rPr>
      </w:pPr>
      <w:r w:rsidRPr="00040354">
        <w:rPr>
          <w:rFonts w:ascii="XDPrime" w:hAnsi="XDPrime" w:cs="Consolas"/>
          <w:noProof/>
          <w:sz w:val="22"/>
          <w:lang w:val="id-ID"/>
        </w:rPr>
        <w:t xml:space="preserve">Saat ini diperlukan sistem yang terkomputerisasi untuk memudahkan pencarian informasi yang diperlukan dan membuat sistem informasi perpustakaan yang lebih terstruktur, misalnya untuk mengecek buku mana saja yang sudah tidak beredar dan berapa jumlah buku yang masih tersedia tanpa melihat di buku catatan perpustakaan. Perpustakaan sekolah </w:t>
      </w:r>
      <w:r w:rsidR="006704A6">
        <w:rPr>
          <w:rFonts w:ascii="XDPrime" w:hAnsi="XDPrime" w:cs="Consolas"/>
          <w:noProof/>
          <w:sz w:val="22"/>
          <w:lang w:val="en-ID"/>
        </w:rPr>
        <w:t>adalah salah satu</w:t>
      </w:r>
      <w:r w:rsidRPr="00040354">
        <w:rPr>
          <w:rFonts w:ascii="XDPrime" w:hAnsi="XDPrime" w:cs="Consolas"/>
          <w:noProof/>
          <w:sz w:val="22"/>
          <w:lang w:val="id-ID"/>
        </w:rPr>
        <w:t xml:space="preserve"> tempat yang dapat mempengaruhi faktor yang mendukung keberhasilan belajar mengajar di lingkungan sekolah. Perpustakaan merupakan sumber daya yang harus dimiliki setiap sekolah agar siswa dapat dengan mudah mencari informasi atau pengetahuan. Dengan adanya perpustakaan sekolah dapat memberikan harapan bagi siswa untuk membaca dan menciptakan standar baru yaitu membaca. Perpustakaan sekolah memegang peranan yang sangat penting dalam mewujudkan peradaban bangsa yang menginginkan siswanya memiliki kesempatan untuk memperluas pengetahuan dan kecerdasannya, memiliki kecakapan hidup mandiri dan berakhlak mulia. Menggunakan sistem informasi perpustakaan dapat meningkatkan efisiensi dan meningkatkan operasional perpustakaan. Selain itu, keberadaan mereka dapat menambah waktu dan biaya operasional perpustakaan.</w:t>
      </w:r>
      <w:r w:rsidR="00285ABF" w:rsidRPr="000B3CC7">
        <w:rPr>
          <w:rFonts w:ascii="XDPrime" w:hAnsi="XDPrime" w:cs="Consolas"/>
          <w:noProof/>
          <w:sz w:val="22"/>
          <w:lang w:val="id-ID"/>
        </w:rPr>
        <w:t xml:space="preserve"> </w:t>
      </w:r>
    </w:p>
    <w:p w14:paraId="483C3E2A" w14:textId="77777777" w:rsidR="00040354" w:rsidRPr="000B3CC7" w:rsidRDefault="00040354" w:rsidP="00040354">
      <w:pPr>
        <w:spacing w:after="0" w:line="276" w:lineRule="auto"/>
        <w:ind w:firstLine="567"/>
        <w:jc w:val="both"/>
        <w:rPr>
          <w:rFonts w:ascii="XDPrime" w:hAnsi="XDPrime" w:cs="Consolas"/>
          <w:noProof/>
          <w:sz w:val="22"/>
          <w:lang w:val="id-ID"/>
        </w:rPr>
      </w:pPr>
    </w:p>
    <w:p w14:paraId="3D6BBCDE" w14:textId="0ADA5D15" w:rsidR="00285ABF" w:rsidRPr="000B3CC7" w:rsidRDefault="00285ABF" w:rsidP="000E3710">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lastRenderedPageBreak/>
        <w:t>SMA Negeri 1 Kuta Selatan adalah Sekolah Menengah Atas yang selama ini tidak mempunyai perpustakaan digital. Selama ini, pengelolaan data transaksi perpustakaan, mulai berasal peminjaman, pengembalian, pencatatan buku, serta informasi anggota perpustakaan masih memakai sistem yang terbilang relatif susah digunakan serta masih menulis catatan peminjaman buku secara manual sebagai akibatnya dapat menyebabkan administrasi perpustakaan menjadi kesulitan</w:t>
      </w:r>
      <w:r w:rsidR="00A8580D" w:rsidRPr="000B3CC7">
        <w:rPr>
          <w:rFonts w:ascii="XDPrime" w:hAnsi="XDPrime" w:cs="Consolas"/>
          <w:noProof/>
          <w:sz w:val="22"/>
          <w:lang w:val="id-ID"/>
        </w:rPr>
        <w:t>, lalu para siswa juga tidak mengerti bagaimana cara sistem peminjaman bukunya</w:t>
      </w:r>
      <w:r w:rsidR="001B2D7C" w:rsidRPr="000B3CC7">
        <w:rPr>
          <w:rFonts w:ascii="XDPrime" w:hAnsi="XDPrime" w:cs="Consolas"/>
          <w:noProof/>
          <w:sz w:val="22"/>
          <w:lang w:val="id-ID"/>
        </w:rPr>
        <w:t xml:space="preserve"> bagaimana yang membuat para siswa di SMA Negeri 1 Kuta Selatan menjadi kebingungan,</w:t>
      </w:r>
      <w:r w:rsidRPr="000B3CC7">
        <w:rPr>
          <w:rFonts w:ascii="XDPrime" w:hAnsi="XDPrime" w:cs="Consolas"/>
          <w:noProof/>
          <w:sz w:val="22"/>
          <w:lang w:val="id-ID"/>
        </w:rPr>
        <w:t xml:space="preserve"> hal tersebut juga dijumpai oleh peneliti pada sekolah SMA Negeri 1 Kuta Selatan.</w:t>
      </w:r>
      <w:r w:rsidR="00AE5820" w:rsidRPr="000B3CC7">
        <w:rPr>
          <w:rFonts w:ascii="XDPrime" w:hAnsi="XDPrime" w:cs="Consolas"/>
          <w:noProof/>
          <w:sz w:val="22"/>
          <w:lang w:val="id-ID"/>
        </w:rPr>
        <w:t xml:space="preserve"> </w:t>
      </w:r>
    </w:p>
    <w:p w14:paraId="0FB2BFD9" w14:textId="77777777" w:rsidR="00A414C6" w:rsidRPr="000B3CC7" w:rsidRDefault="00A414C6" w:rsidP="00285ABF">
      <w:pPr>
        <w:spacing w:after="0" w:line="276" w:lineRule="auto"/>
        <w:ind w:firstLine="567"/>
        <w:jc w:val="both"/>
        <w:rPr>
          <w:rFonts w:ascii="XDPrime" w:hAnsi="XDPrime" w:cs="Consolas"/>
          <w:noProof/>
          <w:sz w:val="22"/>
          <w:lang w:val="id-ID"/>
        </w:rPr>
      </w:pPr>
    </w:p>
    <w:p w14:paraId="226D8B75" w14:textId="2CBF26FE" w:rsidR="00AE5820" w:rsidRDefault="00E8754A" w:rsidP="00285ABF">
      <w:pPr>
        <w:spacing w:after="0" w:line="276" w:lineRule="auto"/>
        <w:ind w:firstLine="567"/>
        <w:jc w:val="both"/>
        <w:rPr>
          <w:rFonts w:ascii="XDPrime" w:hAnsi="XDPrime" w:cs="Consolas"/>
          <w:noProof/>
          <w:sz w:val="22"/>
          <w:lang w:val="en-ID"/>
        </w:rPr>
      </w:pPr>
      <w:r w:rsidRPr="00E8754A">
        <w:rPr>
          <w:rFonts w:ascii="XDPrime" w:hAnsi="XDPrime" w:cs="Consolas"/>
          <w:noProof/>
          <w:sz w:val="22"/>
          <w:lang w:val="en-ID"/>
        </w:rPr>
        <w:t>Berdasarkan permasalahan tersebut maka perlu dibuat suatu sistem perpustakaan digital yaitu Perpustakaan Osaka (Pusaka) yang dapat memenuhi kebutuhan SMA Negeri 1 Kuta Selatan, pustakawan, serta pelajar dan non pelajar, atau umum. Pada penelitian ini, framework Laravel dan metode Personal Extreme Programming digunakan dalam pengembangan sistem</w:t>
      </w:r>
      <w:r w:rsidR="00A25A32">
        <w:rPr>
          <w:rFonts w:ascii="XDPrime" w:hAnsi="XDPrime" w:cs="Consolas"/>
          <w:noProof/>
          <w:sz w:val="22"/>
          <w:lang w:val="en-ID"/>
        </w:rPr>
        <w:t xml:space="preserve"> informasi</w:t>
      </w:r>
      <w:r w:rsidRPr="00E8754A">
        <w:rPr>
          <w:rFonts w:ascii="XDPrime" w:hAnsi="XDPrime" w:cs="Consolas"/>
          <w:noProof/>
          <w:sz w:val="22"/>
          <w:lang w:val="en-ID"/>
        </w:rPr>
        <w:t>. Diharapkan sistem</w:t>
      </w:r>
      <w:r w:rsidR="00BC6B1C">
        <w:rPr>
          <w:rFonts w:ascii="XDPrime" w:hAnsi="XDPrime" w:cs="Consolas"/>
          <w:noProof/>
          <w:sz w:val="22"/>
          <w:lang w:val="en-ID"/>
        </w:rPr>
        <w:t xml:space="preserve"> informasi</w:t>
      </w:r>
      <w:r w:rsidRPr="00E8754A">
        <w:rPr>
          <w:rFonts w:ascii="XDPrime" w:hAnsi="XDPrime" w:cs="Consolas"/>
          <w:noProof/>
          <w:sz w:val="22"/>
          <w:lang w:val="en-ID"/>
        </w:rPr>
        <w:t xml:space="preserve"> perpustakaan digital yang </w:t>
      </w:r>
      <w:r w:rsidR="00A25A32">
        <w:rPr>
          <w:rFonts w:ascii="XDPrime" w:hAnsi="XDPrime" w:cs="Consolas"/>
          <w:noProof/>
          <w:sz w:val="22"/>
          <w:lang w:val="en-ID"/>
        </w:rPr>
        <w:t xml:space="preserve">dibuat </w:t>
      </w:r>
      <w:r w:rsidRPr="00E8754A">
        <w:rPr>
          <w:rFonts w:ascii="XDPrime" w:hAnsi="XDPrime" w:cs="Consolas"/>
          <w:noProof/>
          <w:sz w:val="22"/>
          <w:lang w:val="en-ID"/>
        </w:rPr>
        <w:t xml:space="preserve">dapat mendukung dan memudahkan </w:t>
      </w:r>
      <w:r w:rsidR="00A25A32">
        <w:rPr>
          <w:rFonts w:ascii="XDPrime" w:hAnsi="XDPrime" w:cs="Consolas"/>
          <w:noProof/>
          <w:sz w:val="22"/>
          <w:lang w:val="en-ID"/>
        </w:rPr>
        <w:t>dalam manajemen</w:t>
      </w:r>
      <w:r w:rsidRPr="00E8754A">
        <w:rPr>
          <w:rFonts w:ascii="XDPrime" w:hAnsi="XDPrime" w:cs="Consolas"/>
          <w:noProof/>
          <w:sz w:val="22"/>
          <w:lang w:val="en-ID"/>
        </w:rPr>
        <w:t xml:space="preserve"> informasi perpustakaan oleh pustakawan dan SMA Negeri 1 Kuta Selatan, serta memudahkan pustakawan untuk mencari dan membaca e-book.</w:t>
      </w:r>
    </w:p>
    <w:p w14:paraId="0A3D6342" w14:textId="77777777" w:rsidR="00E8754A" w:rsidRPr="00E8754A" w:rsidRDefault="00E8754A" w:rsidP="00285ABF">
      <w:pPr>
        <w:spacing w:after="0" w:line="276" w:lineRule="auto"/>
        <w:ind w:firstLine="567"/>
        <w:jc w:val="both"/>
        <w:rPr>
          <w:rFonts w:ascii="XDPrime" w:hAnsi="XDPrime" w:cs="Consolas"/>
          <w:noProof/>
          <w:sz w:val="22"/>
          <w:lang w:val="en-ID"/>
        </w:rPr>
      </w:pPr>
    </w:p>
    <w:p w14:paraId="231124AE" w14:textId="47555A09" w:rsidR="001B2D7C" w:rsidRPr="000B3CC7" w:rsidRDefault="001B2D7C" w:rsidP="00285ABF">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 xml:space="preserve">Peneliti mengembangkan sistem menggunakan metode pengembangan PXP (Personal Extreme Programming) dan juga menggunakan framework Laravel. </w:t>
      </w:r>
      <w:r w:rsidR="000E4190">
        <w:rPr>
          <w:rFonts w:ascii="XDPrime" w:hAnsi="XDPrime" w:cs="Consolas"/>
          <w:noProof/>
          <w:sz w:val="22"/>
          <w:lang w:val="en-ID"/>
        </w:rPr>
        <w:t xml:space="preserve">Metode </w:t>
      </w:r>
      <w:r w:rsidR="00BC6B1C" w:rsidRPr="000B3CC7">
        <w:rPr>
          <w:rFonts w:ascii="XDPrime" w:hAnsi="XDPrime" w:cs="Consolas"/>
          <w:noProof/>
          <w:sz w:val="22"/>
          <w:lang w:val="id-ID"/>
        </w:rPr>
        <w:t>PXP (Personal Extreme Programming)</w:t>
      </w:r>
      <w:r w:rsidR="00BC6B1C">
        <w:rPr>
          <w:rFonts w:ascii="XDPrime" w:hAnsi="XDPrime" w:cs="Consolas"/>
          <w:noProof/>
          <w:sz w:val="22"/>
          <w:lang w:val="en-ID"/>
        </w:rPr>
        <w:t xml:space="preserve"> </w:t>
      </w:r>
      <w:r w:rsidRPr="000B3CC7">
        <w:rPr>
          <w:rFonts w:ascii="XDPrime" w:hAnsi="XDPrime" w:cs="Consolas"/>
          <w:noProof/>
          <w:sz w:val="22"/>
          <w:lang w:val="id-ID"/>
        </w:rPr>
        <w:t xml:space="preserve">adalah </w:t>
      </w:r>
      <w:r w:rsidR="00BC6B1C">
        <w:rPr>
          <w:rFonts w:ascii="XDPrime" w:hAnsi="XDPrime" w:cs="Consolas"/>
          <w:noProof/>
          <w:sz w:val="22"/>
          <w:lang w:val="en-ID"/>
        </w:rPr>
        <w:t>salah satu</w:t>
      </w:r>
      <w:r w:rsidRPr="000B3CC7">
        <w:rPr>
          <w:rFonts w:ascii="XDPrime" w:hAnsi="XDPrime" w:cs="Consolas"/>
          <w:noProof/>
          <w:sz w:val="22"/>
          <w:lang w:val="id-ID"/>
        </w:rPr>
        <w:t xml:space="preserve"> </w:t>
      </w:r>
      <w:r w:rsidR="002C405F">
        <w:rPr>
          <w:rFonts w:ascii="XDPrime" w:hAnsi="XDPrime" w:cs="Consolas"/>
          <w:noProof/>
          <w:sz w:val="22"/>
          <w:lang w:val="en-ID"/>
        </w:rPr>
        <w:t>metode</w:t>
      </w:r>
      <w:r w:rsidRPr="000B3CC7">
        <w:rPr>
          <w:rFonts w:ascii="XDPrime" w:hAnsi="XDPrime" w:cs="Consolas"/>
          <w:noProof/>
          <w:sz w:val="22"/>
          <w:lang w:val="id-ID"/>
        </w:rPr>
        <w:t xml:space="preserve"> </w:t>
      </w:r>
      <w:r w:rsidR="00BC6B1C">
        <w:rPr>
          <w:rFonts w:ascii="XDPrime" w:hAnsi="XDPrime" w:cs="Consolas"/>
          <w:noProof/>
          <w:sz w:val="22"/>
          <w:lang w:val="en-ID"/>
        </w:rPr>
        <w:t>perancangan</w:t>
      </w:r>
      <w:r w:rsidRPr="000B3CC7">
        <w:rPr>
          <w:rFonts w:ascii="XDPrime" w:hAnsi="XDPrime" w:cs="Consolas"/>
          <w:noProof/>
          <w:sz w:val="22"/>
          <w:lang w:val="id-ID"/>
        </w:rPr>
        <w:t xml:space="preserve"> </w:t>
      </w:r>
      <w:r w:rsidR="002C405F">
        <w:rPr>
          <w:rFonts w:ascii="XDPrime" w:hAnsi="XDPrime" w:cs="Consolas"/>
          <w:noProof/>
          <w:sz w:val="22"/>
          <w:lang w:val="en-ID"/>
        </w:rPr>
        <w:t>sist</w:t>
      </w:r>
      <w:r w:rsidR="000E4190">
        <w:rPr>
          <w:rFonts w:ascii="XDPrime" w:hAnsi="XDPrime" w:cs="Consolas"/>
          <w:noProof/>
          <w:sz w:val="22"/>
          <w:lang w:val="en-ID"/>
        </w:rPr>
        <w:t>em</w:t>
      </w:r>
      <w:r w:rsidR="002C405F">
        <w:rPr>
          <w:rFonts w:ascii="XDPrime" w:hAnsi="XDPrime" w:cs="Consolas"/>
          <w:noProof/>
          <w:sz w:val="22"/>
          <w:lang w:val="en-ID"/>
        </w:rPr>
        <w:t xml:space="preserve"> informasi</w:t>
      </w:r>
      <w:r w:rsidR="000E4190">
        <w:rPr>
          <w:rFonts w:ascii="XDPrime" w:hAnsi="XDPrime" w:cs="Consolas"/>
          <w:noProof/>
          <w:sz w:val="22"/>
          <w:lang w:val="en-ID"/>
        </w:rPr>
        <w:t xml:space="preserve"> perangkat lunak</w:t>
      </w:r>
      <w:r w:rsidRPr="000B3CC7">
        <w:rPr>
          <w:rFonts w:ascii="XDPrime" w:hAnsi="XDPrime" w:cs="Consolas"/>
          <w:noProof/>
          <w:sz w:val="22"/>
          <w:lang w:val="id-ID"/>
        </w:rPr>
        <w:t xml:space="preserve"> </w:t>
      </w:r>
      <w:r w:rsidRPr="000B3CC7">
        <w:rPr>
          <w:rFonts w:ascii="XDPrime" w:hAnsi="XDPrime" w:cs="Consolas"/>
          <w:noProof/>
          <w:sz w:val="22"/>
          <w:lang w:val="id-ID"/>
        </w:rPr>
        <w:lastRenderedPageBreak/>
        <w:t xml:space="preserve">yang diaplikasikan </w:t>
      </w:r>
      <w:r w:rsidR="002C405F">
        <w:rPr>
          <w:rFonts w:ascii="XDPrime" w:hAnsi="XDPrime" w:cs="Consolas"/>
          <w:noProof/>
          <w:sz w:val="22"/>
          <w:lang w:val="en-ID"/>
        </w:rPr>
        <w:t xml:space="preserve">untuk </w:t>
      </w:r>
      <w:r w:rsidR="00BC6B1C">
        <w:rPr>
          <w:rFonts w:ascii="XDPrime" w:hAnsi="XDPrime" w:cs="Consolas"/>
          <w:noProof/>
          <w:sz w:val="22"/>
          <w:lang w:val="en-ID"/>
        </w:rPr>
        <w:t>programmer</w:t>
      </w:r>
      <w:r w:rsidR="000E4190">
        <w:rPr>
          <w:rFonts w:ascii="XDPrime" w:hAnsi="XDPrime" w:cs="Consolas"/>
          <w:noProof/>
          <w:sz w:val="22"/>
          <w:lang w:val="en-ID"/>
        </w:rPr>
        <w:t xml:space="preserve"> yang bekerja sendiri</w:t>
      </w:r>
      <w:r w:rsidR="006E6A98" w:rsidRPr="000B3CC7">
        <w:rPr>
          <w:rFonts w:ascii="XDPrime" w:hAnsi="XDPrime" w:cs="Consolas"/>
          <w:noProof/>
          <w:sz w:val="22"/>
          <w:lang w:val="id-ID"/>
        </w:rPr>
        <w:fldChar w:fldCharType="begin" w:fldLock="1"/>
      </w:r>
      <w:r w:rsidR="006E6A98" w:rsidRPr="000B3CC7">
        <w:rPr>
          <w:rFonts w:ascii="XDPrime" w:hAnsi="XDPrime" w:cs="Consolas"/>
          <w:noProof/>
          <w:sz w:val="22"/>
          <w:lang w:val="id-ID"/>
        </w:rPr>
        <w:instrText>ADDIN CSL_CITATION {"citationItems":[{"id":"ITEM-1","itemData":{"ISBN":"978-954-9526-62-2","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author":[{"dropping-particle":"","family":"Dzhurov","given":"Yani","non-dropping-particle":"","parse-names":false,"suffix":""},{"dropping-particle":"","family":"Krasteva","given":"Iva","non-dropping-particle":"","parse-names":false,"suffix":""},{"dropping-particle":"","family":"Ilieva","given":"Sylvia","non-dropping-particle":"","parse-names":false,"suffix":""}],"container-title":"International Conference on software, services &amp; semantic technologies","id":"ITEM-1","issue":"August 2016","issued":{"date-parts":[["2009"]]},"page":"252-259","title":"Personal Extreme Programming–An Agile Process for Autonomous Developers","type":"article-journal"},"uris":["http://www.mendeley.com/documents/?uuid=13d00deb-f75a-4660-b97b-ce271b17e748"]}],"mendeley":{"formattedCitation":"[3]","plainTextFormattedCitation":"[3]","previouslyFormattedCitation":"[3]"},"properties":{"noteIndex":0},"schema":"https://github.com/citation-style-language/schema/raw/master/csl-citation.json"}</w:instrText>
      </w:r>
      <w:r w:rsidR="006E6A98" w:rsidRPr="000B3CC7">
        <w:rPr>
          <w:rFonts w:ascii="XDPrime" w:hAnsi="XDPrime" w:cs="Consolas"/>
          <w:noProof/>
          <w:sz w:val="22"/>
          <w:lang w:val="id-ID"/>
        </w:rPr>
        <w:fldChar w:fldCharType="separate"/>
      </w:r>
      <w:r w:rsidR="006E6A98" w:rsidRPr="000B3CC7">
        <w:rPr>
          <w:rFonts w:ascii="XDPrime" w:hAnsi="XDPrime" w:cs="Consolas"/>
          <w:noProof/>
          <w:sz w:val="22"/>
          <w:lang w:val="id-ID"/>
        </w:rPr>
        <w:t>[3]</w:t>
      </w:r>
      <w:r w:rsidR="006E6A98" w:rsidRPr="000B3CC7">
        <w:rPr>
          <w:rFonts w:ascii="XDPrime" w:hAnsi="XDPrime" w:cs="Consolas"/>
          <w:noProof/>
          <w:sz w:val="22"/>
          <w:lang w:val="id-ID"/>
        </w:rPr>
        <w:fldChar w:fldCharType="end"/>
      </w:r>
      <w:r w:rsidRPr="000B3CC7">
        <w:rPr>
          <w:rFonts w:ascii="XDPrime" w:hAnsi="XDPrime" w:cs="Consolas"/>
          <w:noProof/>
          <w:sz w:val="22"/>
          <w:lang w:val="id-ID"/>
        </w:rPr>
        <w:t xml:space="preserve">. </w:t>
      </w:r>
      <w:r w:rsidR="00EB264D" w:rsidRPr="000B3CC7">
        <w:rPr>
          <w:rFonts w:ascii="XDPrime" w:hAnsi="XDPrime" w:cs="Consolas"/>
          <w:noProof/>
          <w:sz w:val="22"/>
          <w:lang w:val="id-ID"/>
        </w:rPr>
        <w:t xml:space="preserve">Metode ini cocok sekali bagi sistem informasi yang didevelop oleh satu orang developer. </w:t>
      </w:r>
      <w:r w:rsidR="006C6D2E" w:rsidRPr="000B3CC7">
        <w:rPr>
          <w:rFonts w:ascii="XDPrime" w:hAnsi="XDPrime" w:cs="Consolas"/>
          <w:noProof/>
          <w:sz w:val="22"/>
          <w:lang w:val="id-ID"/>
        </w:rPr>
        <w:t>Framework laravel merupakan framework yang dikembangkan oleh Taylor Otwell pada bulan Juni 2011 yang memiliki banyak pengguna hingga saat in</w:t>
      </w:r>
      <w:r w:rsidR="006E6A98" w:rsidRPr="000B3CC7">
        <w:rPr>
          <w:rFonts w:ascii="XDPrime" w:hAnsi="XDPrime" w:cs="Consolas"/>
          <w:noProof/>
          <w:sz w:val="22"/>
          <w:lang w:val="id-ID"/>
        </w:rPr>
        <w:fldChar w:fldCharType="begin" w:fldLock="1"/>
      </w:r>
      <w:r w:rsidR="006E6A98" w:rsidRPr="000B3CC7">
        <w:rPr>
          <w:rFonts w:ascii="XDPrime" w:hAnsi="XDPrime" w:cs="Consolas"/>
          <w:noProof/>
          <w:sz w:val="22"/>
          <w:lang w:val="id-ID"/>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ada6c58-741c-4c6d-9911-03cbd93ba4bc"]}],"mendeley":{"formattedCitation":"[4]","plainTextFormattedCitation":"[4]","previouslyFormattedCitation":"[4]"},"properties":{"noteIndex":0},"schema":"https://github.com/citation-style-language/schema/raw/master/csl-citation.json"}</w:instrText>
      </w:r>
      <w:r w:rsidR="006E6A98" w:rsidRPr="000B3CC7">
        <w:rPr>
          <w:rFonts w:ascii="XDPrime" w:hAnsi="XDPrime" w:cs="Consolas"/>
          <w:noProof/>
          <w:sz w:val="22"/>
          <w:lang w:val="id-ID"/>
        </w:rPr>
        <w:fldChar w:fldCharType="separate"/>
      </w:r>
      <w:r w:rsidR="006E6A98" w:rsidRPr="000B3CC7">
        <w:rPr>
          <w:rFonts w:ascii="XDPrime" w:hAnsi="XDPrime" w:cs="Consolas"/>
          <w:noProof/>
          <w:sz w:val="22"/>
          <w:lang w:val="id-ID"/>
        </w:rPr>
        <w:t>[4]</w:t>
      </w:r>
      <w:r w:rsidR="006E6A98" w:rsidRPr="000B3CC7">
        <w:rPr>
          <w:rFonts w:ascii="XDPrime" w:hAnsi="XDPrime" w:cs="Consolas"/>
          <w:noProof/>
          <w:sz w:val="22"/>
          <w:lang w:val="id-ID"/>
        </w:rPr>
        <w:fldChar w:fldCharType="end"/>
      </w:r>
      <w:r w:rsidR="006C6D2E" w:rsidRPr="000B3CC7">
        <w:rPr>
          <w:rFonts w:ascii="XDPrime" w:hAnsi="XDPrime" w:cs="Consolas"/>
          <w:noProof/>
          <w:sz w:val="22"/>
          <w:lang w:val="id-ID"/>
        </w:rPr>
        <w:t xml:space="preserve">, framework ini memiliki banyak </w:t>
      </w:r>
      <w:r w:rsidR="002677D8">
        <w:rPr>
          <w:rFonts w:ascii="XDPrime" w:hAnsi="XDPrime" w:cs="Consolas"/>
          <w:noProof/>
          <w:sz w:val="22"/>
          <w:lang w:val="en-ID"/>
        </w:rPr>
        <w:t>fitur</w:t>
      </w:r>
      <w:r w:rsidR="006C6D2E" w:rsidRPr="000B3CC7">
        <w:rPr>
          <w:rFonts w:ascii="XDPrime" w:hAnsi="XDPrime" w:cs="Consolas"/>
          <w:noProof/>
          <w:sz w:val="22"/>
          <w:lang w:val="id-ID"/>
        </w:rPr>
        <w:t xml:space="preserve"> – </w:t>
      </w:r>
      <w:r w:rsidR="002677D8">
        <w:rPr>
          <w:rFonts w:ascii="XDPrime" w:hAnsi="XDPrime" w:cs="Consolas"/>
          <w:noProof/>
          <w:sz w:val="22"/>
          <w:lang w:val="en-ID"/>
        </w:rPr>
        <w:t xml:space="preserve">fitur </w:t>
      </w:r>
      <w:r w:rsidR="006C6D2E" w:rsidRPr="000B3CC7">
        <w:rPr>
          <w:rFonts w:ascii="XDPrime" w:hAnsi="XDPrime" w:cs="Consolas"/>
          <w:noProof/>
          <w:sz w:val="22"/>
          <w:lang w:val="id-ID"/>
        </w:rPr>
        <w:t xml:space="preserve">yang </w:t>
      </w:r>
      <w:r w:rsidR="002677D8">
        <w:rPr>
          <w:rFonts w:ascii="XDPrime" w:hAnsi="XDPrime" w:cs="Consolas"/>
          <w:noProof/>
          <w:sz w:val="22"/>
          <w:lang w:val="en-ID"/>
        </w:rPr>
        <w:t xml:space="preserve">terdapat </w:t>
      </w:r>
      <w:r w:rsidR="006C6D2E" w:rsidRPr="000B3CC7">
        <w:rPr>
          <w:rFonts w:ascii="XDPrime" w:hAnsi="XDPrime" w:cs="Consolas"/>
          <w:noProof/>
          <w:sz w:val="22"/>
          <w:lang w:val="id-ID"/>
        </w:rPr>
        <w:t xml:space="preserve">di </w:t>
      </w:r>
      <w:r w:rsidR="006C6D2E" w:rsidRPr="000B3CC7">
        <w:rPr>
          <w:rFonts w:ascii="XDPrime" w:hAnsi="XDPrime" w:cs="Consolas"/>
          <w:i/>
          <w:iCs/>
          <w:noProof/>
          <w:sz w:val="22"/>
          <w:lang w:val="id-ID"/>
        </w:rPr>
        <w:t>library</w:t>
      </w:r>
      <w:r w:rsidR="006C6D2E" w:rsidRPr="000B3CC7">
        <w:rPr>
          <w:rFonts w:ascii="XDPrime" w:hAnsi="XDPrime" w:cs="Consolas"/>
          <w:noProof/>
          <w:sz w:val="22"/>
          <w:lang w:val="id-ID"/>
        </w:rPr>
        <w:t xml:space="preserve">. Maka dari itu beberapa peneliti menemukan bahwa </w:t>
      </w:r>
      <w:r w:rsidR="006C6D2E" w:rsidRPr="000B3CC7">
        <w:rPr>
          <w:rFonts w:ascii="XDPrime" w:hAnsi="XDPrime" w:cs="Consolas"/>
          <w:i/>
          <w:iCs/>
          <w:noProof/>
          <w:sz w:val="22"/>
          <w:lang w:val="id-ID"/>
        </w:rPr>
        <w:t>library</w:t>
      </w:r>
      <w:r w:rsidR="006C6D2E" w:rsidRPr="000B3CC7">
        <w:rPr>
          <w:rFonts w:ascii="XDPrime" w:hAnsi="XDPrime" w:cs="Consolas"/>
          <w:noProof/>
          <w:sz w:val="22"/>
          <w:lang w:val="id-ID"/>
        </w:rPr>
        <w:t xml:space="preserve"> di framework Laravel cukup besar dan kompleks sehingga peneliti mampu mengembangkan sistem informasi ini dari skala rendah, menengah, maupun tinggi.</w:t>
      </w:r>
    </w:p>
    <w:p w14:paraId="21CBA367" w14:textId="1C48637D" w:rsidR="001B2D7C" w:rsidRPr="000B3CC7" w:rsidRDefault="001B2D7C" w:rsidP="00285ABF">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ab/>
      </w:r>
    </w:p>
    <w:p w14:paraId="570B18F3" w14:textId="77777777" w:rsidR="00130E3E" w:rsidRPr="000B3CC7" w:rsidRDefault="00130E3E" w:rsidP="00AE5820">
      <w:pPr>
        <w:spacing w:after="0" w:line="240" w:lineRule="auto"/>
        <w:jc w:val="both"/>
        <w:rPr>
          <w:rFonts w:ascii="XDPrime" w:eastAsia="Times New Roman" w:hAnsi="XDPrime" w:cs="Consolas"/>
          <w:b/>
          <w:noProof/>
          <w:sz w:val="22"/>
          <w:szCs w:val="22"/>
          <w:lang w:val="id-ID"/>
        </w:rPr>
      </w:pPr>
    </w:p>
    <w:p w14:paraId="5FC914EA"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Perumusan Masalah</w:t>
      </w:r>
    </w:p>
    <w:p w14:paraId="7768A0D1" w14:textId="77777777" w:rsidR="00A414C6" w:rsidRPr="000B3CC7" w:rsidRDefault="00A414C6" w:rsidP="00A414C6">
      <w:pPr>
        <w:spacing w:after="0" w:line="276" w:lineRule="auto"/>
        <w:jc w:val="both"/>
        <w:rPr>
          <w:rFonts w:ascii="XDPrime" w:hAnsi="XDPrime" w:cs="Consolas"/>
          <w:noProof/>
          <w:sz w:val="22"/>
          <w:szCs w:val="22"/>
          <w:lang w:val="id-ID"/>
        </w:rPr>
      </w:pPr>
    </w:p>
    <w:p w14:paraId="3AF95A0B" w14:textId="0841C2BC" w:rsidR="00A414C6" w:rsidRPr="000B3CC7" w:rsidRDefault="00A414C6" w:rsidP="00CF22AF">
      <w:pPr>
        <w:spacing w:after="0" w:line="276" w:lineRule="auto"/>
        <w:ind w:firstLine="360"/>
        <w:jc w:val="both"/>
        <w:rPr>
          <w:rFonts w:ascii="XDPrime" w:hAnsi="XDPrime" w:cs="Consolas"/>
          <w:noProof/>
          <w:sz w:val="22"/>
          <w:szCs w:val="22"/>
          <w:lang w:val="id-ID"/>
        </w:rPr>
      </w:pPr>
      <w:r w:rsidRPr="000B3CC7">
        <w:rPr>
          <w:rFonts w:ascii="XDPrime" w:hAnsi="XDPrime" w:cs="Consolas"/>
          <w:noProof/>
          <w:sz w:val="22"/>
          <w:szCs w:val="22"/>
          <w:lang w:val="id-ID"/>
        </w:rPr>
        <w:t>Berikut ini adalah rum</w:t>
      </w:r>
      <w:r w:rsidR="001D1FF7" w:rsidRPr="000B3CC7">
        <w:rPr>
          <w:rFonts w:ascii="XDPrime" w:hAnsi="XDPrime" w:cs="Consolas"/>
          <w:noProof/>
          <w:sz w:val="22"/>
          <w:szCs w:val="22"/>
          <w:lang w:val="id-ID"/>
        </w:rPr>
        <w:t>u</w:t>
      </w:r>
      <w:r w:rsidRPr="000B3CC7">
        <w:rPr>
          <w:rFonts w:ascii="XDPrime" w:hAnsi="XDPrime" w:cs="Consolas"/>
          <w:noProof/>
          <w:sz w:val="22"/>
          <w:szCs w:val="22"/>
          <w:lang w:val="id-ID"/>
        </w:rPr>
        <w:t xml:space="preserve">san masalah dari topik yang saya angkat : </w:t>
      </w:r>
    </w:p>
    <w:p w14:paraId="0EACB79C" w14:textId="2B8DF0BC" w:rsidR="00A414C6" w:rsidRPr="000B3CC7" w:rsidRDefault="00A414C6" w:rsidP="00A414C6">
      <w:pPr>
        <w:pStyle w:val="ListParagraph"/>
        <w:numPr>
          <w:ilvl w:val="0"/>
          <w:numId w:val="3"/>
        </w:numPr>
        <w:spacing w:after="0" w:line="276" w:lineRule="auto"/>
        <w:jc w:val="both"/>
        <w:rPr>
          <w:rFonts w:ascii="XDPrime" w:hAnsi="XDPrime" w:cs="Consolas"/>
          <w:noProof/>
          <w:sz w:val="22"/>
          <w:szCs w:val="22"/>
          <w:lang w:val="id-ID"/>
        </w:rPr>
      </w:pPr>
      <w:r w:rsidRPr="000B3CC7">
        <w:rPr>
          <w:rFonts w:ascii="XDPrime" w:hAnsi="XDPrime" w:cs="Consolas"/>
          <w:noProof/>
          <w:sz w:val="22"/>
          <w:szCs w:val="22"/>
          <w:lang w:val="id-ID"/>
        </w:rPr>
        <w:t>Bagaimana membuat sebuah sistem perpustakaan digital yang efektif dan juga efisien ?</w:t>
      </w:r>
    </w:p>
    <w:p w14:paraId="32774B4E" w14:textId="74E29B40" w:rsidR="005040EF" w:rsidRPr="000B3CC7" w:rsidRDefault="00A414C6" w:rsidP="00A414C6">
      <w:pPr>
        <w:pStyle w:val="ListParagraph"/>
        <w:numPr>
          <w:ilvl w:val="0"/>
          <w:numId w:val="3"/>
        </w:numPr>
        <w:spacing w:after="0" w:line="276" w:lineRule="auto"/>
        <w:jc w:val="both"/>
        <w:rPr>
          <w:rFonts w:ascii="XDPrime" w:eastAsia="Times New Roman" w:hAnsi="XDPrime" w:cs="Consolas"/>
          <w:b/>
          <w:noProof/>
          <w:sz w:val="22"/>
          <w:szCs w:val="22"/>
          <w:lang w:val="id-ID"/>
        </w:rPr>
      </w:pPr>
      <w:r w:rsidRPr="000B3CC7">
        <w:rPr>
          <w:rFonts w:ascii="XDPrime" w:hAnsi="XDPrime" w:cs="Consolas"/>
          <w:noProof/>
          <w:sz w:val="22"/>
          <w:szCs w:val="22"/>
          <w:lang w:val="id-ID"/>
        </w:rPr>
        <w:t>Bagaimana membuat sebuah sistem perpustakaan digital yang bisa digunakan oleh masyarakat umum ?</w:t>
      </w:r>
    </w:p>
    <w:p w14:paraId="346ACE54" w14:textId="77777777" w:rsidR="00A414C6" w:rsidRPr="000B3CC7" w:rsidRDefault="00A414C6" w:rsidP="00A414C6">
      <w:pPr>
        <w:pStyle w:val="ListParagraph"/>
        <w:spacing w:after="0" w:line="276" w:lineRule="auto"/>
        <w:jc w:val="both"/>
        <w:rPr>
          <w:rFonts w:ascii="XDPrime" w:eastAsia="Times New Roman" w:hAnsi="XDPrime" w:cs="Consolas"/>
          <w:b/>
          <w:noProof/>
          <w:sz w:val="22"/>
          <w:szCs w:val="22"/>
          <w:lang w:val="id-ID"/>
        </w:rPr>
      </w:pPr>
    </w:p>
    <w:p w14:paraId="2590AC54"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Tujuan Penelitian</w:t>
      </w:r>
    </w:p>
    <w:p w14:paraId="03D09641" w14:textId="77777777" w:rsidR="00A414C6" w:rsidRPr="000B3CC7" w:rsidRDefault="00A414C6" w:rsidP="00A414C6">
      <w:pPr>
        <w:spacing w:after="0" w:line="276" w:lineRule="auto"/>
        <w:jc w:val="both"/>
        <w:rPr>
          <w:rFonts w:ascii="XDPrime" w:eastAsia="Times New Roman" w:hAnsi="XDPrime" w:cs="Consolas"/>
          <w:b/>
          <w:noProof/>
          <w:sz w:val="22"/>
          <w:szCs w:val="22"/>
          <w:lang w:val="id-ID"/>
        </w:rPr>
      </w:pPr>
    </w:p>
    <w:p w14:paraId="257EB36A" w14:textId="249D7870" w:rsidR="00BF1827" w:rsidRPr="000B3CC7" w:rsidRDefault="00A414C6" w:rsidP="00CF22AF">
      <w:pPr>
        <w:spacing w:after="0" w:line="276" w:lineRule="auto"/>
        <w:ind w:firstLine="349"/>
        <w:jc w:val="both"/>
        <w:rPr>
          <w:rFonts w:ascii="XDPrime" w:hAnsi="XDPrime" w:cs="Consolas"/>
          <w:noProof/>
          <w:sz w:val="22"/>
          <w:szCs w:val="22"/>
          <w:lang w:val="id-ID"/>
        </w:rPr>
      </w:pPr>
      <w:r w:rsidRPr="000B3CC7">
        <w:rPr>
          <w:rFonts w:ascii="XDPrime" w:hAnsi="XDPrime" w:cs="Consolas"/>
          <w:noProof/>
          <w:sz w:val="22"/>
          <w:szCs w:val="22"/>
          <w:lang w:val="id-ID"/>
        </w:rPr>
        <w:t>Berikut ini adalah tujuan penelitian dari yang topik saya angkat :</w:t>
      </w:r>
    </w:p>
    <w:p w14:paraId="79A7BAB1" w14:textId="77777777" w:rsidR="00691E5E" w:rsidRPr="000B3CC7" w:rsidRDefault="00A414C6" w:rsidP="00691E5E">
      <w:pPr>
        <w:pStyle w:val="ListParagraph"/>
        <w:numPr>
          <w:ilvl w:val="0"/>
          <w:numId w:val="4"/>
        </w:numPr>
        <w:spacing w:after="0" w:line="276" w:lineRule="auto"/>
        <w:ind w:left="709"/>
        <w:jc w:val="both"/>
        <w:rPr>
          <w:rFonts w:ascii="XDPrime" w:hAnsi="XDPrime" w:cs="Consolas"/>
          <w:noProof/>
          <w:sz w:val="22"/>
          <w:szCs w:val="22"/>
          <w:lang w:val="id-ID"/>
        </w:rPr>
      </w:pPr>
      <w:r w:rsidRPr="000B3CC7">
        <w:rPr>
          <w:rFonts w:ascii="XDPrime" w:hAnsi="XDPrime" w:cs="Consolas"/>
          <w:noProof/>
          <w:sz w:val="22"/>
          <w:szCs w:val="22"/>
          <w:lang w:val="id-ID"/>
        </w:rPr>
        <w:t>Membuat sebuah sistem perpustakaan digital yang efektif  dan juga efisien</w:t>
      </w:r>
    </w:p>
    <w:p w14:paraId="77636D40" w14:textId="1B071470" w:rsidR="00A414C6" w:rsidRPr="000B3CC7" w:rsidRDefault="00A414C6" w:rsidP="00691E5E">
      <w:pPr>
        <w:pStyle w:val="ListParagraph"/>
        <w:numPr>
          <w:ilvl w:val="0"/>
          <w:numId w:val="4"/>
        </w:numPr>
        <w:spacing w:after="0" w:line="276" w:lineRule="auto"/>
        <w:ind w:left="709"/>
        <w:jc w:val="both"/>
        <w:rPr>
          <w:rFonts w:ascii="XDPrime" w:hAnsi="XDPrime" w:cs="Consolas"/>
          <w:noProof/>
          <w:sz w:val="22"/>
          <w:szCs w:val="22"/>
          <w:lang w:val="id-ID"/>
        </w:rPr>
      </w:pPr>
      <w:r w:rsidRPr="000B3CC7">
        <w:rPr>
          <w:rFonts w:ascii="XDPrime" w:hAnsi="XDPrime" w:cs="Consolas"/>
          <w:noProof/>
          <w:sz w:val="22"/>
          <w:szCs w:val="22"/>
          <w:lang w:val="id-ID"/>
        </w:rPr>
        <w:t>Membuat sebuah sistem perpustakaan digital yang bisa digunakan oleh masyarakat umum</w:t>
      </w:r>
    </w:p>
    <w:p w14:paraId="532515D7" w14:textId="77777777" w:rsidR="00A414C6" w:rsidRPr="000B3CC7" w:rsidRDefault="00A414C6" w:rsidP="00A414C6">
      <w:pPr>
        <w:spacing w:after="0" w:line="276" w:lineRule="auto"/>
        <w:jc w:val="both"/>
        <w:rPr>
          <w:rFonts w:ascii="XDPrime" w:hAnsi="XDPrime" w:cs="Consolas"/>
          <w:noProof/>
          <w:sz w:val="22"/>
          <w:szCs w:val="22"/>
          <w:lang w:val="id-ID"/>
        </w:rPr>
      </w:pPr>
    </w:p>
    <w:p w14:paraId="08B5C260"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 xml:space="preserve">Manfaat Penelitian </w:t>
      </w:r>
    </w:p>
    <w:p w14:paraId="3FEEA0AF" w14:textId="77777777" w:rsidR="00990911" w:rsidRPr="000B3CC7" w:rsidRDefault="00990911" w:rsidP="00990911">
      <w:pPr>
        <w:spacing w:after="0" w:line="240" w:lineRule="auto"/>
        <w:jc w:val="both"/>
        <w:rPr>
          <w:rFonts w:ascii="XDPrime" w:eastAsia="Times New Roman" w:hAnsi="XDPrime" w:cs="Consolas"/>
          <w:b/>
          <w:noProof/>
          <w:sz w:val="22"/>
          <w:szCs w:val="22"/>
          <w:lang w:val="id-ID"/>
        </w:rPr>
      </w:pPr>
    </w:p>
    <w:p w14:paraId="4097422D" w14:textId="7615EE53" w:rsidR="00BF1827" w:rsidRPr="000B3CC7" w:rsidRDefault="009C04DB" w:rsidP="003B0AB5">
      <w:pPr>
        <w:spacing w:after="0" w:line="276" w:lineRule="auto"/>
        <w:ind w:firstLine="567"/>
        <w:jc w:val="both"/>
        <w:rPr>
          <w:rFonts w:ascii="XDPrime" w:eastAsia="Times New Roman" w:hAnsi="XDPrime" w:cs="Consolas"/>
          <w:b/>
          <w:noProof/>
          <w:sz w:val="22"/>
          <w:szCs w:val="22"/>
          <w:lang w:val="id-ID"/>
        </w:rPr>
      </w:pPr>
      <w:r>
        <w:rPr>
          <w:rFonts w:ascii="XDPrime" w:eastAsia="Times New Roman" w:hAnsi="XDPrime" w:cs="Consolas"/>
          <w:noProof/>
          <w:sz w:val="22"/>
          <w:szCs w:val="22"/>
          <w:lang w:val="en-ID"/>
        </w:rPr>
        <w:lastRenderedPageBreak/>
        <w:t>S</w:t>
      </w:r>
      <w:r w:rsidR="003B0AB5" w:rsidRPr="000B3CC7">
        <w:rPr>
          <w:rFonts w:ascii="XDPrime" w:eastAsia="Times New Roman" w:hAnsi="XDPrime" w:cs="Consolas"/>
          <w:noProof/>
          <w:sz w:val="22"/>
          <w:szCs w:val="22"/>
          <w:lang w:val="id-ID"/>
        </w:rPr>
        <w:t xml:space="preserve">ecara akademis </w:t>
      </w:r>
      <w:r>
        <w:rPr>
          <w:rFonts w:ascii="XDPrime" w:eastAsia="Times New Roman" w:hAnsi="XDPrime" w:cs="Consolas"/>
          <w:noProof/>
          <w:sz w:val="22"/>
          <w:szCs w:val="22"/>
          <w:lang w:val="en-ID"/>
        </w:rPr>
        <w:t>peneliti berharap</w:t>
      </w:r>
      <w:r w:rsidR="003B0AB5" w:rsidRPr="000B3CC7">
        <w:rPr>
          <w:rFonts w:ascii="XDPrime" w:eastAsia="Times New Roman" w:hAnsi="XDPrime" w:cs="Consolas"/>
          <w:noProof/>
          <w:sz w:val="22"/>
          <w:szCs w:val="22"/>
          <w:lang w:val="id-ID"/>
        </w:rPr>
        <w:t xml:space="preserve"> dapat membantu peneliti yang ingin </w:t>
      </w:r>
      <w:r w:rsidR="003B3E21">
        <w:rPr>
          <w:rFonts w:ascii="XDPrime" w:eastAsia="Times New Roman" w:hAnsi="XDPrime" w:cs="Consolas"/>
          <w:noProof/>
          <w:sz w:val="22"/>
          <w:szCs w:val="22"/>
          <w:lang w:val="en-ID"/>
        </w:rPr>
        <w:t>memakai</w:t>
      </w:r>
      <w:r w:rsidR="003B0AB5" w:rsidRPr="000B3CC7">
        <w:rPr>
          <w:rFonts w:ascii="XDPrime" w:eastAsia="Times New Roman" w:hAnsi="XDPrime" w:cs="Consolas"/>
          <w:noProof/>
          <w:sz w:val="22"/>
          <w:szCs w:val="22"/>
          <w:lang w:val="id-ID"/>
        </w:rPr>
        <w:t xml:space="preserve"> framework laravel dan metode PXP</w:t>
      </w:r>
      <w:r w:rsidR="003B3E21">
        <w:rPr>
          <w:rFonts w:ascii="XDPrime" w:eastAsia="Times New Roman" w:hAnsi="XDPrime" w:cs="Consolas"/>
          <w:noProof/>
          <w:sz w:val="22"/>
          <w:szCs w:val="22"/>
          <w:lang w:val="en-ID"/>
        </w:rPr>
        <w:t xml:space="preserve"> (</w:t>
      </w:r>
      <w:r w:rsidR="003B3E21" w:rsidRPr="000B3CC7">
        <w:rPr>
          <w:rFonts w:ascii="XDPrime" w:eastAsia="Times New Roman" w:hAnsi="XDPrime" w:cs="Consolas"/>
          <w:noProof/>
          <w:sz w:val="22"/>
          <w:szCs w:val="22"/>
          <w:lang w:val="id-ID"/>
        </w:rPr>
        <w:t>Personal Extreme Programming</w:t>
      </w:r>
      <w:r w:rsidR="003B3E21">
        <w:rPr>
          <w:rFonts w:ascii="XDPrime" w:eastAsia="Times New Roman" w:hAnsi="XDPrime" w:cs="Consolas"/>
          <w:noProof/>
          <w:sz w:val="22"/>
          <w:szCs w:val="22"/>
          <w:lang w:val="en-ID"/>
        </w:rPr>
        <w:t>)</w:t>
      </w:r>
      <w:r w:rsidR="003B0AB5" w:rsidRPr="000B3CC7">
        <w:rPr>
          <w:rFonts w:ascii="XDPrime" w:eastAsia="Times New Roman" w:hAnsi="XDPrime" w:cs="Consolas"/>
          <w:noProof/>
          <w:sz w:val="22"/>
          <w:szCs w:val="22"/>
          <w:lang w:val="id-ID"/>
        </w:rPr>
        <w:t xml:space="preserve"> dalam melakukan rancang bangun sebuah sistem perpustakaan digital. Selain itu</w:t>
      </w:r>
      <w:r>
        <w:rPr>
          <w:rFonts w:ascii="XDPrime" w:eastAsia="Times New Roman" w:hAnsi="XDPrime" w:cs="Consolas"/>
          <w:noProof/>
          <w:sz w:val="22"/>
          <w:szCs w:val="22"/>
          <w:lang w:val="en-ID"/>
        </w:rPr>
        <w:t xml:space="preserve">, manfaat </w:t>
      </w:r>
      <w:r w:rsidR="003B0AB5" w:rsidRPr="000B3CC7">
        <w:rPr>
          <w:rFonts w:ascii="XDPrime" w:eastAsia="Times New Roman" w:hAnsi="XDPrime" w:cs="Consolas"/>
          <w:noProof/>
          <w:sz w:val="22"/>
          <w:szCs w:val="22"/>
          <w:lang w:val="id-ID"/>
        </w:rPr>
        <w:t xml:space="preserve">secara praktis diharapkan dapat membantu dalam pembuatan sistem perpustakaan digital yang digunakan </w:t>
      </w:r>
      <w:r>
        <w:rPr>
          <w:rFonts w:ascii="XDPrime" w:eastAsia="Times New Roman" w:hAnsi="XDPrime" w:cs="Consolas"/>
          <w:noProof/>
          <w:sz w:val="22"/>
          <w:szCs w:val="22"/>
          <w:lang w:val="en-ID"/>
        </w:rPr>
        <w:t>pada</w:t>
      </w:r>
      <w:r w:rsidR="003B0AB5" w:rsidRPr="000B3CC7">
        <w:rPr>
          <w:rFonts w:ascii="XDPrime" w:eastAsia="Times New Roman" w:hAnsi="XDPrime" w:cs="Consolas"/>
          <w:noProof/>
          <w:sz w:val="22"/>
          <w:szCs w:val="22"/>
          <w:lang w:val="id-ID"/>
        </w:rPr>
        <w:t xml:space="preserve"> SMA Negeri 1 Kuta Selatan sebagai akreditasi sekolah tentang perpustakaan.</w:t>
      </w:r>
    </w:p>
    <w:p w14:paraId="05D281B5" w14:textId="77777777" w:rsidR="00BF1827" w:rsidRPr="000B3CC7" w:rsidRDefault="00BF1827" w:rsidP="00990911">
      <w:pPr>
        <w:spacing w:after="0" w:line="240" w:lineRule="auto"/>
        <w:jc w:val="both"/>
        <w:rPr>
          <w:rFonts w:ascii="XDPrime" w:eastAsia="Times New Roman" w:hAnsi="XDPrime" w:cs="Consolas"/>
          <w:b/>
          <w:noProof/>
          <w:sz w:val="22"/>
          <w:szCs w:val="22"/>
          <w:lang w:val="id-ID"/>
        </w:rPr>
      </w:pPr>
    </w:p>
    <w:p w14:paraId="77C6A98F"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Pembatasan Masalah</w:t>
      </w:r>
    </w:p>
    <w:p w14:paraId="1B63C49E"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ab/>
      </w:r>
    </w:p>
    <w:p w14:paraId="540FB54D" w14:textId="3FB0D95E" w:rsidR="00CF22AF" w:rsidRPr="000B3CC7" w:rsidRDefault="00CF22AF" w:rsidP="00F83B44">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 xml:space="preserve">Pada penelitian ini akan terdapat beberapa pembatasan agar penelitian dapat berfokus ke tujuan dan permasalahan utama : </w:t>
      </w:r>
    </w:p>
    <w:p w14:paraId="7E8FD206" w14:textId="32753C54" w:rsidR="00CF22AF" w:rsidRPr="000B3CC7" w:rsidRDefault="00CF22AF" w:rsidP="00CF22AF">
      <w:pPr>
        <w:pStyle w:val="ListParagraph"/>
        <w:numPr>
          <w:ilvl w:val="0"/>
          <w:numId w:val="5"/>
        </w:numPr>
        <w:spacing w:after="0" w:line="276" w:lineRule="auto"/>
        <w:jc w:val="both"/>
        <w:rPr>
          <w:rFonts w:ascii="XDPrime" w:hAnsi="XDPrime" w:cs="Consolas"/>
          <w:noProof/>
          <w:sz w:val="22"/>
          <w:lang w:val="id-ID"/>
        </w:rPr>
      </w:pPr>
      <w:r w:rsidRPr="000B3CC7">
        <w:rPr>
          <w:rFonts w:ascii="XDPrime" w:hAnsi="XDPrime" w:cs="Consolas"/>
          <w:noProof/>
          <w:sz w:val="22"/>
          <w:lang w:val="id-ID"/>
        </w:rPr>
        <w:t>Penelitian ini hanya akan berfokus menggunakan metode Personal Extreme Programming (PXP).</w:t>
      </w:r>
    </w:p>
    <w:p w14:paraId="1157148F" w14:textId="6C11034F" w:rsidR="00CF22AF" w:rsidRPr="000B3CC7" w:rsidRDefault="00CF22AF" w:rsidP="00CF22AF">
      <w:pPr>
        <w:pStyle w:val="ListParagraph"/>
        <w:numPr>
          <w:ilvl w:val="0"/>
          <w:numId w:val="5"/>
        </w:numPr>
        <w:spacing w:after="0" w:line="276" w:lineRule="auto"/>
        <w:jc w:val="both"/>
        <w:rPr>
          <w:rFonts w:ascii="XDPrime" w:hAnsi="XDPrime" w:cs="Consolas"/>
          <w:noProof/>
          <w:sz w:val="22"/>
          <w:lang w:val="id-ID"/>
        </w:rPr>
      </w:pPr>
      <w:r w:rsidRPr="000B3CC7">
        <w:rPr>
          <w:rFonts w:ascii="XDPrime" w:hAnsi="XDPrime" w:cs="Consolas"/>
          <w:noProof/>
          <w:sz w:val="22"/>
          <w:lang w:val="id-ID"/>
        </w:rPr>
        <w:t>Penelitian ini hanya akan berfokus menggunakan framework Laravel.</w:t>
      </w:r>
    </w:p>
    <w:p w14:paraId="5E39A3EC" w14:textId="704D30E6" w:rsidR="007942DE" w:rsidRPr="007942DE" w:rsidRDefault="00CF22AF" w:rsidP="007942DE">
      <w:pPr>
        <w:pStyle w:val="ListParagraph"/>
        <w:numPr>
          <w:ilvl w:val="0"/>
          <w:numId w:val="5"/>
        </w:numPr>
        <w:spacing w:after="0" w:line="276" w:lineRule="auto"/>
        <w:jc w:val="both"/>
        <w:rPr>
          <w:rFonts w:ascii="XDPrime" w:hAnsi="XDPrime" w:cs="Consolas"/>
          <w:noProof/>
          <w:sz w:val="22"/>
          <w:lang w:val="id-ID"/>
        </w:rPr>
      </w:pPr>
      <w:r w:rsidRPr="000B3CC7">
        <w:rPr>
          <w:rFonts w:ascii="XDPrime" w:hAnsi="XDPrime" w:cs="Consolas"/>
          <w:noProof/>
          <w:sz w:val="22"/>
          <w:lang w:val="id-ID"/>
        </w:rPr>
        <w:t xml:space="preserve">Sistem yang dirancang hanya berfokus kepada fitur </w:t>
      </w:r>
      <w:r w:rsidR="007942DE">
        <w:rPr>
          <w:rFonts w:ascii="XDPrime" w:hAnsi="XDPrime" w:cs="Consolas"/>
          <w:noProof/>
          <w:sz w:val="22"/>
          <w:lang w:val="en-ID"/>
        </w:rPr>
        <w:t xml:space="preserve"> seperti  :</w:t>
      </w:r>
    </w:p>
    <w:p w14:paraId="336EFAA1" w14:textId="035FFA21" w:rsidR="00612F38" w:rsidRP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 xml:space="preserve">Fitur meminjam dan mengembalikan buku bagi </w:t>
      </w:r>
      <w:r w:rsidR="000C32EB">
        <w:rPr>
          <w:rFonts w:ascii="XDPrime" w:hAnsi="XDPrime" w:cs="Consolas"/>
          <w:noProof/>
          <w:sz w:val="22"/>
          <w:lang w:val="en-ID"/>
        </w:rPr>
        <w:t>pelajar</w:t>
      </w:r>
      <w:r>
        <w:rPr>
          <w:rFonts w:ascii="XDPrime" w:hAnsi="XDPrime" w:cs="Consolas"/>
          <w:noProof/>
          <w:sz w:val="22"/>
          <w:lang w:val="en-ID"/>
        </w:rPr>
        <w:t xml:space="preserve"> SMA Negeri 1 Kuta Selatan dan masyrakat umum.</w:t>
      </w:r>
    </w:p>
    <w:p w14:paraId="3230DFCA" w14:textId="0CEC1DC2" w:rsid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 xml:space="preserve">Fitur membooking buku bagi </w:t>
      </w:r>
      <w:r w:rsidR="000C32EB">
        <w:rPr>
          <w:rFonts w:ascii="XDPrime" w:hAnsi="XDPrime" w:cs="Consolas"/>
          <w:noProof/>
          <w:sz w:val="22"/>
          <w:lang w:val="en-ID"/>
        </w:rPr>
        <w:t>pelajar</w:t>
      </w:r>
      <w:r>
        <w:rPr>
          <w:rFonts w:ascii="XDPrime" w:hAnsi="XDPrime" w:cs="Consolas"/>
          <w:noProof/>
          <w:sz w:val="22"/>
          <w:lang w:val="en-ID"/>
        </w:rPr>
        <w:t xml:space="preserve"> SMA Negeri 1 Kuta Selatan dan masyarakat umum</w:t>
      </w:r>
    </w:p>
    <w:p w14:paraId="6015FDAB" w14:textId="387CFE5B" w:rsid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 xml:space="preserve">Fitur membaca koleksi buku  bagi </w:t>
      </w:r>
      <w:r w:rsidR="000C32EB">
        <w:rPr>
          <w:rFonts w:ascii="XDPrime" w:hAnsi="XDPrime" w:cs="Consolas"/>
          <w:noProof/>
          <w:sz w:val="22"/>
          <w:lang w:val="en-ID"/>
        </w:rPr>
        <w:t xml:space="preserve">pelajar </w:t>
      </w:r>
      <w:r>
        <w:rPr>
          <w:rFonts w:ascii="XDPrime" w:hAnsi="XDPrime" w:cs="Consolas"/>
          <w:noProof/>
          <w:sz w:val="22"/>
          <w:lang w:val="en-ID"/>
        </w:rPr>
        <w:t xml:space="preserve">SMA Negeri 1 Kuta Selatan dan masyarakat umum. </w:t>
      </w:r>
    </w:p>
    <w:p w14:paraId="1AAA9A98" w14:textId="51D3F3B0" w:rsid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 xml:space="preserve">Fitur absensi pengunjung bagi </w:t>
      </w:r>
      <w:r w:rsidR="000C32EB">
        <w:rPr>
          <w:rFonts w:ascii="XDPrime" w:hAnsi="XDPrime" w:cs="Consolas"/>
          <w:noProof/>
          <w:sz w:val="22"/>
          <w:lang w:val="en-ID"/>
        </w:rPr>
        <w:t xml:space="preserve">pelajar </w:t>
      </w:r>
      <w:r>
        <w:rPr>
          <w:rFonts w:ascii="XDPrime" w:hAnsi="XDPrime" w:cs="Consolas"/>
          <w:noProof/>
          <w:sz w:val="22"/>
          <w:lang w:val="en-ID"/>
        </w:rPr>
        <w:t>SMA Negeri 1 Kuta Selatan dan masyarakat umum.</w:t>
      </w:r>
    </w:p>
    <w:p w14:paraId="1B6C019C" w14:textId="3E614EBE" w:rsidR="00612F38" w:rsidRPr="00612F38" w:rsidRDefault="00612F38" w:rsidP="00612F38">
      <w:pPr>
        <w:pStyle w:val="ListParagraph"/>
        <w:numPr>
          <w:ilvl w:val="0"/>
          <w:numId w:val="9"/>
        </w:numPr>
        <w:spacing w:after="0" w:line="276" w:lineRule="auto"/>
        <w:jc w:val="both"/>
        <w:rPr>
          <w:rFonts w:ascii="XDPrime" w:hAnsi="XDPrime" w:cs="Consolas"/>
          <w:noProof/>
          <w:sz w:val="22"/>
          <w:lang w:val="en-ID"/>
        </w:rPr>
        <w:sectPr w:rsidR="00612F38" w:rsidRPr="00612F38" w:rsidSect="00736D44">
          <w:headerReference w:type="default" r:id="rId11"/>
          <w:footerReference w:type="default" r:id="rId12"/>
          <w:headerReference w:type="first" r:id="rId13"/>
          <w:pgSz w:w="8391" w:h="11907" w:code="11"/>
          <w:pgMar w:top="1134" w:right="1134" w:bottom="1134" w:left="1418" w:header="567" w:footer="340" w:gutter="0"/>
          <w:pgNumType w:start="1"/>
          <w:cols w:space="720"/>
          <w:titlePg/>
          <w:docGrid w:linePitch="326"/>
        </w:sectPr>
      </w:pPr>
      <w:r>
        <w:rPr>
          <w:rFonts w:ascii="XDPrime" w:hAnsi="XDPrime" w:cs="Consolas"/>
          <w:noProof/>
          <w:sz w:val="22"/>
          <w:lang w:val="en-ID"/>
        </w:rPr>
        <w:t>Fitur Mengunggah karya</w:t>
      </w:r>
      <w:r w:rsidR="00ED5A5A">
        <w:rPr>
          <w:rFonts w:ascii="XDPrime" w:hAnsi="XDPrime" w:cs="Consolas"/>
          <w:noProof/>
          <w:sz w:val="22"/>
          <w:lang w:val="en-ID"/>
        </w:rPr>
        <w:t xml:space="preserve"> </w:t>
      </w:r>
      <w:r>
        <w:rPr>
          <w:rFonts w:ascii="XDPrime" w:hAnsi="XDPrime" w:cs="Consolas"/>
          <w:noProof/>
          <w:sz w:val="22"/>
          <w:lang w:val="en-ID"/>
        </w:rPr>
        <w:t xml:space="preserve">hasil jurnal bagi </w:t>
      </w:r>
      <w:r w:rsidR="00535506">
        <w:rPr>
          <w:rFonts w:ascii="XDPrime" w:hAnsi="XDPrime" w:cs="Consolas"/>
          <w:noProof/>
          <w:sz w:val="22"/>
          <w:lang w:val="en-ID"/>
        </w:rPr>
        <w:t>pelajar</w:t>
      </w:r>
      <w:r>
        <w:rPr>
          <w:rFonts w:ascii="XDPrime" w:hAnsi="XDPrime" w:cs="Consolas"/>
          <w:noProof/>
          <w:sz w:val="22"/>
          <w:lang w:val="en-ID"/>
        </w:rPr>
        <w:t xml:space="preserve"> SMA Negeri 1 Kuta Selatan.</w:t>
      </w:r>
    </w:p>
    <w:p w14:paraId="27AD75EB"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 xml:space="preserve">BAB II </w:t>
      </w:r>
    </w:p>
    <w:p w14:paraId="44917D28"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t>TINJAUAN PUSTAKA</w:t>
      </w:r>
    </w:p>
    <w:p w14:paraId="1C7B37A2"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3E11FBFF"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70546138" w14:textId="45F26464" w:rsidR="00FA7531" w:rsidRPr="000B3CC7" w:rsidRDefault="00990911" w:rsidP="00F162D6">
      <w:pPr>
        <w:spacing w:after="0" w:line="276"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2.1</w:t>
      </w:r>
      <w:r w:rsidRPr="000B3CC7">
        <w:rPr>
          <w:rFonts w:ascii="XDPrime" w:eastAsia="Times New Roman" w:hAnsi="XDPrime" w:cs="Consolas"/>
          <w:b/>
          <w:noProof/>
          <w:sz w:val="22"/>
          <w:szCs w:val="22"/>
          <w:lang w:val="id-ID"/>
        </w:rPr>
        <w:tab/>
        <w:t>Landasan Teori</w:t>
      </w:r>
      <w:r w:rsidR="00FA7531" w:rsidRPr="000B3CC7">
        <w:rPr>
          <w:rFonts w:ascii="XDPrime" w:eastAsia="Times New Roman" w:hAnsi="XDPrime" w:cs="Consolas"/>
          <w:b/>
          <w:noProof/>
          <w:sz w:val="22"/>
          <w:szCs w:val="22"/>
          <w:lang w:val="id-ID"/>
        </w:rPr>
        <w:t xml:space="preserve"> </w:t>
      </w:r>
      <w:r w:rsidR="0014338D" w:rsidRPr="000B3CC7">
        <w:rPr>
          <w:rFonts w:ascii="XDPrime" w:eastAsia="Times New Roman" w:hAnsi="XDPrime" w:cs="Consolas"/>
          <w:b/>
          <w:noProof/>
          <w:sz w:val="22"/>
          <w:szCs w:val="22"/>
          <w:lang w:val="id-ID"/>
        </w:rPr>
        <w:t>t</w:t>
      </w:r>
      <w:r w:rsidR="00FA7531" w:rsidRPr="000B3CC7">
        <w:rPr>
          <w:rFonts w:ascii="XDPrime" w:eastAsia="Times New Roman" w:hAnsi="XDPrime" w:cs="Consolas"/>
          <w:b/>
          <w:noProof/>
          <w:sz w:val="22"/>
          <w:szCs w:val="22"/>
          <w:lang w:val="id-ID"/>
        </w:rPr>
        <w:t>entang Permasalahan</w:t>
      </w:r>
    </w:p>
    <w:p w14:paraId="62E84266" w14:textId="03483207" w:rsidR="0014338D" w:rsidRPr="000B3CC7" w:rsidRDefault="0014338D" w:rsidP="00F162D6">
      <w:pPr>
        <w:spacing w:after="0" w:line="276" w:lineRule="auto"/>
        <w:jc w:val="both"/>
        <w:rPr>
          <w:rFonts w:ascii="XDPrime" w:eastAsia="Times New Roman" w:hAnsi="XDPrime" w:cs="Consolas"/>
          <w:b/>
          <w:noProof/>
          <w:sz w:val="22"/>
          <w:szCs w:val="22"/>
          <w:lang w:val="id-ID"/>
        </w:rPr>
      </w:pPr>
    </w:p>
    <w:p w14:paraId="6BF8243F" w14:textId="4E7BE239" w:rsidR="0014338D" w:rsidRPr="000B3CC7" w:rsidRDefault="0014338D" w:rsidP="004F5238">
      <w:pPr>
        <w:pStyle w:val="ListParagraph"/>
        <w:numPr>
          <w:ilvl w:val="2"/>
          <w:numId w:val="4"/>
        </w:numPr>
        <w:tabs>
          <w:tab w:val="left" w:pos="1418"/>
        </w:tabs>
        <w:spacing w:after="0" w:line="276" w:lineRule="auto"/>
        <w:ind w:left="1276" w:hanging="774"/>
        <w:jc w:val="both"/>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SMA Negeri 1 Kuta Selatan</w:t>
      </w:r>
    </w:p>
    <w:p w14:paraId="01A28E23" w14:textId="77777777" w:rsidR="00F162D6" w:rsidRPr="000B3CC7" w:rsidRDefault="00F162D6" w:rsidP="004F5238">
      <w:pPr>
        <w:pStyle w:val="ListParagraph"/>
        <w:tabs>
          <w:tab w:val="left" w:pos="1418"/>
        </w:tabs>
        <w:spacing w:after="0" w:line="276" w:lineRule="auto"/>
        <w:ind w:left="1276"/>
        <w:jc w:val="both"/>
        <w:rPr>
          <w:rFonts w:ascii="XDPrime" w:eastAsia="Times New Roman" w:hAnsi="XDPrime" w:cs="Consolas"/>
          <w:b/>
          <w:bCs/>
          <w:noProof/>
          <w:sz w:val="22"/>
          <w:szCs w:val="22"/>
          <w:lang w:val="id-ID"/>
        </w:rPr>
      </w:pPr>
    </w:p>
    <w:p w14:paraId="164B1FEC" w14:textId="0F359BE8" w:rsidR="0014338D" w:rsidRPr="000B3CC7" w:rsidRDefault="0014338D" w:rsidP="007101EB">
      <w:pPr>
        <w:pStyle w:val="ListParagraph"/>
        <w:spacing w:after="0" w:line="276" w:lineRule="auto"/>
        <w:ind w:left="1276" w:firstLine="425"/>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 xml:space="preserve">SMA Negeri 1 Kuta Selatan adalah salah satu dari 8 SMA Negeri yang ada di Kabupaten Badung yang tepatnya berlokasi di Desa Kutuh, Kecamatan Kuta Selatan. </w:t>
      </w:r>
      <w:r w:rsidR="002C405F" w:rsidRPr="002C405F">
        <w:rPr>
          <w:rFonts w:ascii="XDPrime" w:eastAsia="Times New Roman" w:hAnsi="XDPrime" w:cs="Consolas"/>
          <w:noProof/>
          <w:sz w:val="22"/>
          <w:szCs w:val="22"/>
          <w:lang w:val="id-ID"/>
        </w:rPr>
        <w:t>SMA Negeri 1 Kuta Selatan awalnya bernama SMU Negeri 2 Kuta yang dibuka pada tanggal 19 Juli 1999 dan diresmikan pada tanggal 20 Oktober 1999 dengan Surat Keputusan Menteri Pendidikan dan Kebudayaan Republik Indonesia dengan Nomor:291/O/1999, kemudian dengan Surat Keputusan Bupati Badung No. 210/2003 tanggal 21 November 2003, nama SMU Negeri 2 Kuta diubah menjadi SMA Negeri 1 Kuta Selatan. Sejak berdiri SMA Negeri 1 Kuta Selatan telah membuka 3 program yaitu program IPA (Ilmu Pengetahuan Alam), program IPS (Ilmu Pengetahuan Sosial) dan program IPB (Ilmu Pengetahuan Bahasa).</w:t>
      </w:r>
    </w:p>
    <w:p w14:paraId="23B73325" w14:textId="77777777" w:rsidR="00F162D6" w:rsidRPr="000B3CC7" w:rsidRDefault="00F162D6" w:rsidP="004F5238">
      <w:pPr>
        <w:pStyle w:val="ListParagraph"/>
        <w:spacing w:after="0" w:line="276" w:lineRule="auto"/>
        <w:ind w:left="1276" w:firstLine="354"/>
        <w:jc w:val="both"/>
        <w:rPr>
          <w:rFonts w:ascii="XDPrime" w:eastAsia="Times New Roman" w:hAnsi="XDPrime" w:cs="Consolas"/>
          <w:noProof/>
          <w:sz w:val="22"/>
          <w:szCs w:val="22"/>
          <w:lang w:val="id-ID"/>
        </w:rPr>
      </w:pPr>
    </w:p>
    <w:p w14:paraId="38E6D020" w14:textId="15826DBA" w:rsidR="0014338D" w:rsidRPr="000B3CC7" w:rsidRDefault="0014338D" w:rsidP="004F5238">
      <w:pPr>
        <w:pStyle w:val="ListParagraph"/>
        <w:numPr>
          <w:ilvl w:val="2"/>
          <w:numId w:val="4"/>
        </w:numPr>
        <w:spacing w:after="0" w:line="276" w:lineRule="auto"/>
        <w:ind w:left="1276" w:hanging="632"/>
        <w:jc w:val="both"/>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Website</w:t>
      </w:r>
    </w:p>
    <w:p w14:paraId="47B8333D" w14:textId="77777777" w:rsidR="004F5238" w:rsidRPr="000B3CC7" w:rsidRDefault="004F5238" w:rsidP="004F5238">
      <w:pPr>
        <w:pStyle w:val="ListParagraph"/>
        <w:spacing w:after="0" w:line="276" w:lineRule="auto"/>
        <w:ind w:left="1276"/>
        <w:jc w:val="both"/>
        <w:rPr>
          <w:rFonts w:ascii="XDPrime" w:eastAsia="Times New Roman" w:hAnsi="XDPrime" w:cs="Consolas"/>
          <w:b/>
          <w:bCs/>
          <w:noProof/>
          <w:sz w:val="22"/>
          <w:szCs w:val="22"/>
          <w:lang w:val="id-ID"/>
        </w:rPr>
      </w:pPr>
    </w:p>
    <w:p w14:paraId="1376DF3C" w14:textId="430660B8" w:rsidR="004F5238" w:rsidRPr="000B3CC7" w:rsidRDefault="004F5238" w:rsidP="007101EB">
      <w:pPr>
        <w:pStyle w:val="ListParagraph"/>
        <w:spacing w:after="0" w:line="276" w:lineRule="auto"/>
        <w:ind w:left="1276" w:firstLine="425"/>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 xml:space="preserve">Website </w:t>
      </w:r>
      <w:r w:rsidR="00FB092C" w:rsidRPr="00FB092C">
        <w:rPr>
          <w:rFonts w:ascii="XDPrime" w:eastAsia="Times New Roman" w:hAnsi="XDPrime" w:cs="Consolas"/>
          <w:noProof/>
          <w:sz w:val="22"/>
          <w:szCs w:val="22"/>
          <w:lang w:val="id-ID"/>
        </w:rPr>
        <w:t xml:space="preserve">adalah kumpulan halaman web yang digunakan oleh browser dan internet. Website berada dalam domain atau subdomain </w:t>
      </w:r>
      <w:r w:rsidR="00FB092C" w:rsidRPr="00FB092C">
        <w:rPr>
          <w:rFonts w:ascii="XDPrime" w:eastAsia="Times New Roman" w:hAnsi="XDPrime" w:cs="Consolas"/>
          <w:noProof/>
          <w:sz w:val="22"/>
          <w:szCs w:val="22"/>
          <w:lang w:val="id-ID"/>
        </w:rPr>
        <w:lastRenderedPageBreak/>
        <w:t>yang sering disebut dengan WWW atau World Wide Web. Website dibuat dengan menggunakan bahasa pemrograman HTML (Hyper Text Markup Language) yang digunakan oleh Internet Protocol</w:t>
      </w:r>
      <w:r w:rsidR="002C405F" w:rsidRPr="002C405F">
        <w:rPr>
          <w:rFonts w:ascii="XDPrime" w:eastAsia="Times New Roman" w:hAnsi="XDPrime" w:cs="Consolas"/>
          <w:noProof/>
          <w:sz w:val="22"/>
          <w:szCs w:val="22"/>
          <w:lang w:val="id-ID"/>
        </w:rPr>
        <w:t>.</w:t>
      </w:r>
      <w:r w:rsidR="006E6A98" w:rsidRPr="000B3CC7">
        <w:rPr>
          <w:rFonts w:ascii="XDPrime" w:eastAsia="Times New Roman" w:hAnsi="XDPrime" w:cs="Consolas"/>
          <w:noProof/>
          <w:sz w:val="22"/>
          <w:szCs w:val="22"/>
          <w:lang w:val="id-ID"/>
        </w:rPr>
        <w:fldChar w:fldCharType="begin" w:fldLock="1"/>
      </w:r>
      <w:r w:rsidR="006E6A98" w:rsidRPr="000B3CC7">
        <w:rPr>
          <w:rFonts w:ascii="XDPrime" w:eastAsia="Times New Roman" w:hAnsi="XDPrime" w:cs="Consolas"/>
          <w:noProof/>
          <w:sz w:val="22"/>
          <w:szCs w:val="22"/>
          <w:lang w:val="id-ID"/>
        </w:rPr>
        <w:instrText>ADDIN CSL_CITATION {"citationItems":[{"id":"ITEM-1","itemData":{"DOI":"10.36448/expert.v11i1.2012","ISSN":"2088-5555","abstrac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container-title":"EXPERT: Jurnal Manajemen Sistem Informasi dan Teknologi","id":"ITEM-1","issue":"1","issued":{"date-parts":[["2021"]]},"page":"48","title":"Analisis Perbandingan Bahasa Pemrograman PHP Laravel dengan PHP Native pada Pengembangan Website","type":"article-journal","volume":"11"},"uris":["http://www.mendeley.com/documents/?uuid=aa02e027-cecd-4580-a286-ab41920ae6c0"]}],"mendeley":{"formattedCitation":"[5]","plainTextFormattedCitation":"[5]","previouslyFormattedCitation":"[5]"},"properties":{"noteIndex":0},"schema":"https://github.com/citation-style-language/schema/raw/master/csl-citation.json"}</w:instrText>
      </w:r>
      <w:r w:rsidR="006E6A98" w:rsidRPr="000B3CC7">
        <w:rPr>
          <w:rFonts w:ascii="XDPrime" w:eastAsia="Times New Roman" w:hAnsi="XDPrime" w:cs="Consolas"/>
          <w:noProof/>
          <w:sz w:val="22"/>
          <w:szCs w:val="22"/>
          <w:lang w:val="id-ID"/>
        </w:rPr>
        <w:fldChar w:fldCharType="separate"/>
      </w:r>
      <w:r w:rsidR="006E6A98" w:rsidRPr="000B3CC7">
        <w:rPr>
          <w:rFonts w:ascii="XDPrime" w:eastAsia="Times New Roman" w:hAnsi="XDPrime" w:cs="Consolas"/>
          <w:noProof/>
          <w:sz w:val="22"/>
          <w:szCs w:val="22"/>
          <w:lang w:val="id-ID"/>
        </w:rPr>
        <w:t>[5]</w:t>
      </w:r>
      <w:r w:rsidR="006E6A98" w:rsidRPr="000B3CC7">
        <w:rPr>
          <w:rFonts w:ascii="XDPrime" w:eastAsia="Times New Roman" w:hAnsi="XDPrime" w:cs="Consolas"/>
          <w:noProof/>
          <w:sz w:val="22"/>
          <w:szCs w:val="22"/>
          <w:lang w:val="id-ID"/>
        </w:rPr>
        <w:fldChar w:fldCharType="end"/>
      </w:r>
      <w:r w:rsidRPr="000B3CC7">
        <w:rPr>
          <w:rFonts w:ascii="XDPrime" w:eastAsia="Times New Roman" w:hAnsi="XDPrime" w:cs="Consolas"/>
          <w:noProof/>
          <w:sz w:val="22"/>
          <w:szCs w:val="22"/>
          <w:lang w:val="id-ID"/>
        </w:rPr>
        <w:t>.</w:t>
      </w:r>
    </w:p>
    <w:p w14:paraId="397ACD36" w14:textId="77777777" w:rsidR="00402CF4" w:rsidRPr="000B3CC7" w:rsidRDefault="00402CF4" w:rsidP="004F5238">
      <w:pPr>
        <w:pStyle w:val="ListParagraph"/>
        <w:spacing w:after="0" w:line="276" w:lineRule="auto"/>
        <w:ind w:left="1276" w:firstLine="261"/>
        <w:jc w:val="both"/>
        <w:rPr>
          <w:rFonts w:ascii="XDPrime" w:eastAsia="Times New Roman" w:hAnsi="XDPrime" w:cs="Consolas"/>
          <w:noProof/>
          <w:sz w:val="22"/>
          <w:szCs w:val="22"/>
          <w:lang w:val="id-ID"/>
        </w:rPr>
      </w:pPr>
    </w:p>
    <w:p w14:paraId="03B3EA66" w14:textId="39BB2E0D" w:rsidR="0014338D" w:rsidRPr="000B3CC7" w:rsidRDefault="0014338D" w:rsidP="004F5238">
      <w:pPr>
        <w:pStyle w:val="ListParagraph"/>
        <w:numPr>
          <w:ilvl w:val="2"/>
          <w:numId w:val="4"/>
        </w:numPr>
        <w:spacing w:after="0" w:line="276" w:lineRule="auto"/>
        <w:ind w:left="1276" w:hanging="632"/>
        <w:jc w:val="both"/>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E – Library</w:t>
      </w:r>
    </w:p>
    <w:p w14:paraId="5CE27812" w14:textId="0A48E769" w:rsidR="004F5238" w:rsidRPr="000B3CC7" w:rsidRDefault="004F5238" w:rsidP="004F5238">
      <w:pPr>
        <w:pStyle w:val="ListParagraph"/>
        <w:spacing w:after="0" w:line="276" w:lineRule="auto"/>
        <w:ind w:left="1276"/>
        <w:jc w:val="both"/>
        <w:rPr>
          <w:rFonts w:ascii="XDPrime" w:eastAsia="Times New Roman" w:hAnsi="XDPrime" w:cs="Consolas"/>
          <w:b/>
          <w:bCs/>
          <w:noProof/>
          <w:sz w:val="22"/>
          <w:szCs w:val="22"/>
          <w:lang w:val="id-ID"/>
        </w:rPr>
      </w:pPr>
    </w:p>
    <w:p w14:paraId="1FD6065F" w14:textId="3565B4CA" w:rsidR="00C32D56" w:rsidRDefault="002677D8" w:rsidP="002677D8">
      <w:pPr>
        <w:pStyle w:val="ListParagraph"/>
        <w:spacing w:after="0" w:line="276" w:lineRule="auto"/>
        <w:ind w:left="1276" w:firstLine="425"/>
        <w:jc w:val="both"/>
        <w:rPr>
          <w:rFonts w:ascii="XDPrime" w:eastAsia="Times New Roman" w:hAnsi="XDPrime" w:cs="Consolas"/>
          <w:noProof/>
          <w:sz w:val="22"/>
          <w:szCs w:val="22"/>
          <w:lang w:val="id-ID"/>
        </w:rPr>
      </w:pPr>
      <w:r w:rsidRPr="002677D8">
        <w:rPr>
          <w:rFonts w:ascii="XDPrime" w:eastAsia="Times New Roman" w:hAnsi="XDPrime" w:cs="Consolas"/>
          <w:noProof/>
          <w:sz w:val="22"/>
          <w:szCs w:val="22"/>
          <w:lang w:val="id-ID"/>
        </w:rPr>
        <w:t xml:space="preserve">E-library merupakan sekumpulan fungsi yang menggabungkan koleksi dan layanan yang bersumber dari perkembangan teknologi informasi dan telekomunikasi (TIK). Tujuan dibuatnya aplikasi ini adalah untuk memudahkan pengguna jasa dalam mencari informasi </w:t>
      </w:r>
      <w:r w:rsidR="006E6A98" w:rsidRPr="000B3CC7">
        <w:rPr>
          <w:rFonts w:ascii="XDPrime" w:eastAsia="Times New Roman" w:hAnsi="XDPrime" w:cs="Consolas"/>
          <w:noProof/>
          <w:sz w:val="22"/>
          <w:szCs w:val="22"/>
          <w:lang w:val="id-ID"/>
        </w:rPr>
        <w:fldChar w:fldCharType="begin" w:fldLock="1"/>
      </w:r>
      <w:r w:rsidR="00786799" w:rsidRPr="000B3CC7">
        <w:rPr>
          <w:rFonts w:ascii="XDPrime" w:eastAsia="Times New Roman" w:hAnsi="XDPrime" w:cs="Consolas"/>
          <w:noProof/>
          <w:sz w:val="22"/>
          <w:szCs w:val="22"/>
          <w:lang w:val="id-ID"/>
        </w:rPr>
        <w:instrText>ADDIN CSL_CITATION {"citationItems":[{"id":"ITEM-1","itemData":{"ISBN":"9786026126825","abstract":"- Perkembangan teknologi informasi saat ini menjadi suatu kebutuhan bagi penggunanya. Di dalam dunia pendidikan seperti di universitas dan sekolah pun sudah mulai menerapkan sistem teknologi informasi tersebut. Pada pembahasan ini, penerapan teknologi informasi yang dibahas ditujukan ke dalam bidang pendidikan di SMA N 1 Sungai Raya untuk melakukan perancangan aplikasi e-library (Electronic Library). E-library merupakan perpustakaan digital yang dapat diakses melalui jaringan Internet. Untuk itu penerapan aplikasi ini dimaksudkan untuk memberikan keefektifan dan ke efesiensian sekolah dalam memberikan pelayanan dan pengelolaan buku yang ada pada perpustakaan tersebut. Maksud dari penerapan aplikasi e-library ini adalah untuk mengintegrasikan perkembangan teknologi informasi dan komunikasi pada masa era sekarang ini guna meningkatkan pemberdayaan dalam bidang pendidikan berbasis internet. Pengembangan aplikasi yang dibuat ini menggunakan bahasa pemrograman web dengan metode model waterfall. Aplikasi ini akan dapat diakses melalui media intranet (jaringan lokal) yang ada pada sekolah. Aplikasi ini memberikan solusi dalam kemudahan dalam pengelolaan buku seperti, pencarian buku, penambahan buku, mengetahui jumlah buku, peminjaman buku oleh anggota perpustakaan dan juga dapat melakukan penambahan anggota perpustakaan. Dan semua itu dapat diakses oleh admin sebagai petugas perpustakaan dalam melakukan hak akses pengelolaan secara penuh dan user sebagai anggota perpustakaan yang dapat melakukan pencarian buku ataupun peminjaman buku. Kata","author":[{"dropping-particle":"","family":"Pratama","given":"Eri Bayu","non-dropping-particle":"","parse-names":false,"suffix":""},{"dropping-particle":"","family":"Sihombing","given":"Daniel Oktodeli","non-dropping-particle":"","parse-names":false,"suffix":""},{"dropping-particle":"","family":"Nugraha","given":"Adi","non-dropping-particle":"","parse-names":false,"suffix":""},{"dropping-particle":"","family":"Putra","given":"Dwi","non-dropping-particle":"","parse-names":false,"suffix":""}],"container-title":"Simposium Nasional Ilmu Pengetahuan dan Teknologi (SIMNASIPTEK)","id":"ITEM-1","issued":{"date-parts":[["2014"]]},"page":"97-102","title":"Aplikasi E-library Untuk Pengelolaan Data Buku Berbasis Web Pada SMA N 1 Sungai Raya Menggunakan Model Waterfall","type":"article-journal"},"uris":["http://www.mendeley.com/documents/?uuid=d5fc380b-adff-4167-ab28-22c91111aed7"]}],"mendeley":{"formattedCitation":"[6]","plainTextFormattedCitation":"[6]","previouslyFormattedCitation":"[6]"},"properties":{"noteIndex":0},"schema":"https://github.com/citation-style-language/schema/raw/master/csl-citation.json"}</w:instrText>
      </w:r>
      <w:r w:rsidR="006E6A98" w:rsidRPr="000B3CC7">
        <w:rPr>
          <w:rFonts w:ascii="XDPrime" w:eastAsia="Times New Roman" w:hAnsi="XDPrime" w:cs="Consolas"/>
          <w:noProof/>
          <w:sz w:val="22"/>
          <w:szCs w:val="22"/>
          <w:lang w:val="id-ID"/>
        </w:rPr>
        <w:fldChar w:fldCharType="separate"/>
      </w:r>
      <w:r w:rsidR="006E6A98" w:rsidRPr="000B3CC7">
        <w:rPr>
          <w:rFonts w:ascii="XDPrime" w:eastAsia="Times New Roman" w:hAnsi="XDPrime" w:cs="Consolas"/>
          <w:noProof/>
          <w:sz w:val="22"/>
          <w:szCs w:val="22"/>
          <w:lang w:val="id-ID"/>
        </w:rPr>
        <w:t>[6]</w:t>
      </w:r>
      <w:r w:rsidR="006E6A98" w:rsidRPr="000B3CC7">
        <w:rPr>
          <w:rFonts w:ascii="XDPrime" w:eastAsia="Times New Roman" w:hAnsi="XDPrime" w:cs="Consolas"/>
          <w:noProof/>
          <w:sz w:val="22"/>
          <w:szCs w:val="22"/>
          <w:lang w:val="id-ID"/>
        </w:rPr>
        <w:fldChar w:fldCharType="end"/>
      </w:r>
      <w:r w:rsidR="00C32D56" w:rsidRPr="000B3CC7">
        <w:rPr>
          <w:rFonts w:ascii="XDPrime" w:eastAsia="Times New Roman" w:hAnsi="XDPrime" w:cs="Consolas"/>
          <w:noProof/>
          <w:sz w:val="22"/>
          <w:szCs w:val="22"/>
          <w:lang w:val="id-ID"/>
        </w:rPr>
        <w:t xml:space="preserve">. </w:t>
      </w:r>
      <w:r w:rsidRPr="002677D8">
        <w:rPr>
          <w:rFonts w:ascii="XDPrime" w:eastAsia="Times New Roman" w:hAnsi="XDPrime" w:cs="Consolas"/>
          <w:noProof/>
          <w:sz w:val="22"/>
          <w:szCs w:val="22"/>
          <w:lang w:val="id-ID"/>
        </w:rPr>
        <w:t>Perpustakaan elektronik atau perpustakaan digital adalah “perpustakaan yang berisi kumpulan bahan pustaka dalam bentuk digital, disimpan dalam arsitektur komputer dan dapat diakses oleh komputer”.</w:t>
      </w:r>
    </w:p>
    <w:p w14:paraId="19D5719E" w14:textId="77777777" w:rsidR="002677D8" w:rsidRPr="000B3CC7" w:rsidRDefault="002677D8" w:rsidP="002677D8">
      <w:pPr>
        <w:pStyle w:val="ListParagraph"/>
        <w:spacing w:after="0" w:line="276" w:lineRule="auto"/>
        <w:ind w:left="1276" w:firstLine="425"/>
        <w:jc w:val="both"/>
        <w:rPr>
          <w:rFonts w:ascii="XDPrime" w:eastAsia="Times New Roman" w:hAnsi="XDPrime" w:cs="Consolas"/>
          <w:noProof/>
          <w:sz w:val="22"/>
          <w:szCs w:val="22"/>
          <w:lang w:val="id-ID"/>
        </w:rPr>
      </w:pPr>
    </w:p>
    <w:p w14:paraId="724E12CF" w14:textId="3EE7723C" w:rsidR="0014338D" w:rsidRPr="000B3CC7" w:rsidRDefault="0014338D" w:rsidP="0014338D">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2.2</w:t>
      </w:r>
      <w:r w:rsidRPr="000B3CC7">
        <w:rPr>
          <w:rFonts w:ascii="XDPrime" w:eastAsia="Times New Roman" w:hAnsi="XDPrime" w:cs="Consolas"/>
          <w:b/>
          <w:noProof/>
          <w:sz w:val="22"/>
          <w:szCs w:val="22"/>
          <w:lang w:val="id-ID"/>
        </w:rPr>
        <w:tab/>
        <w:t>Landasan Teori tentang Ilmu yang Terkait</w:t>
      </w:r>
    </w:p>
    <w:p w14:paraId="501630C7" w14:textId="77777777" w:rsidR="0014338D" w:rsidRPr="000B3CC7" w:rsidRDefault="0014338D" w:rsidP="0014338D">
      <w:pPr>
        <w:spacing w:after="0" w:line="240" w:lineRule="auto"/>
        <w:ind w:left="426" w:hanging="426"/>
        <w:jc w:val="both"/>
        <w:rPr>
          <w:rFonts w:ascii="XDPrime" w:eastAsia="Times New Roman" w:hAnsi="XDPrime" w:cs="Consolas"/>
          <w:b/>
          <w:noProof/>
          <w:sz w:val="22"/>
          <w:szCs w:val="22"/>
          <w:lang w:val="id-ID"/>
        </w:rPr>
      </w:pPr>
    </w:p>
    <w:p w14:paraId="642D5B8E" w14:textId="371F5B3F" w:rsidR="0014338D" w:rsidRPr="000B3CC7" w:rsidRDefault="0014338D"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istem</w:t>
      </w:r>
    </w:p>
    <w:p w14:paraId="48FC566E" w14:textId="138C8BEF" w:rsidR="00402CF4" w:rsidRPr="000B3CC7" w:rsidRDefault="00402CF4" w:rsidP="00402CF4">
      <w:pPr>
        <w:pStyle w:val="ListParagraph"/>
        <w:spacing w:after="0" w:line="240" w:lineRule="auto"/>
        <w:ind w:left="1276"/>
        <w:jc w:val="both"/>
        <w:rPr>
          <w:rFonts w:ascii="XDPrime" w:eastAsia="Times New Roman" w:hAnsi="XDPrime" w:cs="Consolas"/>
          <w:b/>
          <w:noProof/>
          <w:sz w:val="22"/>
          <w:szCs w:val="22"/>
          <w:lang w:val="id-ID"/>
        </w:rPr>
      </w:pPr>
    </w:p>
    <w:p w14:paraId="11E11EBA" w14:textId="71431B3B" w:rsidR="00402CF4" w:rsidRPr="000B3CC7" w:rsidRDefault="00694CB0" w:rsidP="007101EB">
      <w:pPr>
        <w:pStyle w:val="ListParagraph"/>
        <w:spacing w:after="0" w:line="240" w:lineRule="auto"/>
        <w:ind w:left="1276" w:firstLine="425"/>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Sistem merupakan elemen yang saling berkaitan dan saling mempengaruhi dalam melakukan kegiatan bersama untuk mencapai suatu tujuan tertentu</w:t>
      </w:r>
      <w:r w:rsidR="00786799" w:rsidRPr="000B3CC7">
        <w:rPr>
          <w:rFonts w:ascii="XDPrime" w:eastAsia="Times New Roman" w:hAnsi="XDPrime" w:cs="Consolas"/>
          <w:bCs/>
          <w:noProof/>
          <w:sz w:val="22"/>
          <w:szCs w:val="22"/>
          <w:lang w:val="id-ID"/>
        </w:rPr>
        <w:fldChar w:fldCharType="begin" w:fldLock="1"/>
      </w:r>
      <w:r w:rsidR="00786799" w:rsidRPr="000B3CC7">
        <w:rPr>
          <w:rFonts w:ascii="XDPrime" w:eastAsia="Times New Roman" w:hAnsi="XDPrime" w:cs="Consolas"/>
          <w:bCs/>
          <w:noProof/>
          <w:sz w:val="22"/>
          <w:szCs w:val="22"/>
          <w:lang w:val="id-ID"/>
        </w:rPr>
        <w:instrText>ADDIN CSL_CITATION {"citationItems":[{"id":"ITEM-1","itemData":{"abstract":"Desa Kluwan merupakan desa yang sebagian besar penduduknya bekerja sebagai petani dan memiliki berbagai macam produk pertanian, disamping melimpahnya hasil pertanian terdapat masalah pemasaran hasil pertanian dimana petani tidak mempunyai akses keluar dalam menjual produk pertanian mereka. Penulis tertarik mengadakan penelitian guna membantu dalam meningkatkan penjualan serta memperluas pemasaran di Desa Kluwan dengan cara mengembangkan sistem penjualan yang berbasis Bussines to Bussines. Model pengembangan yang digunakan yaitu penelian dan pengembangan ( Research and Development / R&amp;amp;D ) dan dalam pengembangan software aplikasi menggunakan bahasa pemograman PHP dan database menggunakan My SQL. Hasil penelitian yang diperoleh berupa aplikasi penjualan yang berbasis Bussines to Bussines berbasis web yang bisa diakses secara online oleh masyarakat luas dan bisa melayani transaksi penjualan secara online dan telah bisa membantu meningkatkan penjualan di Desa Kluwan .","author":[{"dropping-particle":"","family":"Sulthoni","given":"Sulthoni","non-dropping-particle":"","parse-names":false,"suffix":""}],"container-title":"Jurnal Mahasiswa STEKOM Semarang","id":"ITEM-1","issue":"1","issued":{"date-parts":[["2014"]]},"title":"Sistem Informasi E-commerce Pemasaran Hasil Pertanian Desa Kluwan Berbasis Web","type":"article-journal","volume":"1"},"uris":["http://www.mendeley.com/documents/?uuid=cda1e9ff-3c78-4f3f-97bc-e9b114230f92"]}],"mendeley":{"formattedCitation":"[7]","plainTextFormattedCitation":"[7]","previouslyFormattedCitation":"[7]"},"properties":{"noteIndex":0},"schema":"https://github.com/citation-style-language/schema/raw/master/csl-citation.json"}</w:instrText>
      </w:r>
      <w:r w:rsidR="00786799" w:rsidRPr="000B3CC7">
        <w:rPr>
          <w:rFonts w:ascii="XDPrime" w:eastAsia="Times New Roman" w:hAnsi="XDPrime" w:cs="Consolas"/>
          <w:bCs/>
          <w:noProof/>
          <w:sz w:val="22"/>
          <w:szCs w:val="22"/>
          <w:lang w:val="id-ID"/>
        </w:rPr>
        <w:fldChar w:fldCharType="separate"/>
      </w:r>
      <w:r w:rsidR="00786799" w:rsidRPr="000B3CC7">
        <w:rPr>
          <w:rFonts w:ascii="XDPrime" w:eastAsia="Times New Roman" w:hAnsi="XDPrime" w:cs="Consolas"/>
          <w:bCs/>
          <w:noProof/>
          <w:sz w:val="22"/>
          <w:szCs w:val="22"/>
          <w:lang w:val="id-ID"/>
        </w:rPr>
        <w:t>[7]</w:t>
      </w:r>
      <w:r w:rsidR="00786799" w:rsidRPr="000B3CC7">
        <w:rPr>
          <w:rFonts w:ascii="XDPrime" w:eastAsia="Times New Roman" w:hAnsi="XDPrime" w:cs="Consolas"/>
          <w:bCs/>
          <w:noProof/>
          <w:sz w:val="22"/>
          <w:szCs w:val="22"/>
          <w:lang w:val="id-ID"/>
        </w:rPr>
        <w:fldChar w:fldCharType="end"/>
      </w:r>
      <w:r w:rsidRPr="000B3CC7">
        <w:rPr>
          <w:rFonts w:ascii="XDPrime" w:eastAsia="Times New Roman" w:hAnsi="XDPrime" w:cs="Consolas"/>
          <w:bCs/>
          <w:noProof/>
          <w:sz w:val="22"/>
          <w:szCs w:val="22"/>
          <w:lang w:val="id-ID"/>
        </w:rPr>
        <w:t>.</w:t>
      </w:r>
    </w:p>
    <w:p w14:paraId="62320C18" w14:textId="77777777" w:rsidR="00694CB0" w:rsidRPr="000B3CC7" w:rsidRDefault="00694CB0" w:rsidP="00AE0DE2">
      <w:pPr>
        <w:pStyle w:val="ListParagraph"/>
        <w:spacing w:after="0" w:line="240" w:lineRule="auto"/>
        <w:ind w:left="1276" w:firstLine="164"/>
        <w:jc w:val="both"/>
        <w:rPr>
          <w:rFonts w:ascii="XDPrime" w:eastAsia="Times New Roman" w:hAnsi="XDPrime" w:cs="Consolas"/>
          <w:bCs/>
          <w:noProof/>
          <w:sz w:val="22"/>
          <w:szCs w:val="22"/>
          <w:lang w:val="id-ID"/>
        </w:rPr>
      </w:pPr>
    </w:p>
    <w:p w14:paraId="20D149B9" w14:textId="3506DF31" w:rsidR="000E3710" w:rsidRPr="000B3CC7" w:rsidRDefault="000E3710"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istem Informasi</w:t>
      </w:r>
    </w:p>
    <w:p w14:paraId="63AD38E9" w14:textId="076D21E2" w:rsidR="00694CB0" w:rsidRPr="000B3CC7" w:rsidRDefault="00694CB0" w:rsidP="00694CB0">
      <w:pPr>
        <w:pStyle w:val="ListParagraph"/>
        <w:spacing w:after="0" w:line="240" w:lineRule="auto"/>
        <w:ind w:left="1276"/>
        <w:jc w:val="both"/>
        <w:rPr>
          <w:rFonts w:ascii="XDPrime" w:eastAsia="Times New Roman" w:hAnsi="XDPrime" w:cs="Consolas"/>
          <w:b/>
          <w:noProof/>
          <w:sz w:val="22"/>
          <w:szCs w:val="22"/>
          <w:lang w:val="id-ID"/>
        </w:rPr>
      </w:pPr>
    </w:p>
    <w:p w14:paraId="00B98969" w14:textId="48B68CCF" w:rsidR="00694CB0" w:rsidRPr="000B3CC7" w:rsidRDefault="002C405F" w:rsidP="007101EB">
      <w:pPr>
        <w:pStyle w:val="ListParagraph"/>
        <w:spacing w:after="0" w:line="240" w:lineRule="auto"/>
        <w:ind w:left="1276" w:firstLine="425"/>
        <w:jc w:val="both"/>
        <w:rPr>
          <w:rFonts w:ascii="XDPrime" w:eastAsia="Times New Roman" w:hAnsi="XDPrime" w:cs="Consolas"/>
          <w:bCs/>
          <w:noProof/>
          <w:sz w:val="22"/>
          <w:szCs w:val="22"/>
          <w:lang w:val="id-ID"/>
        </w:rPr>
      </w:pPr>
      <w:r w:rsidRPr="002C405F">
        <w:rPr>
          <w:rFonts w:ascii="XDPrime" w:eastAsia="Times New Roman" w:hAnsi="XDPrime" w:cs="Consolas"/>
          <w:bCs/>
          <w:noProof/>
          <w:sz w:val="22"/>
          <w:szCs w:val="22"/>
          <w:lang w:val="id-ID"/>
        </w:rPr>
        <w:t xml:space="preserve">Sistem informasi </w:t>
      </w:r>
      <w:r w:rsidR="00E36E95">
        <w:rPr>
          <w:rFonts w:ascii="XDPrime" w:eastAsia="Times New Roman" w:hAnsi="XDPrime" w:cs="Consolas"/>
          <w:bCs/>
          <w:noProof/>
          <w:sz w:val="22"/>
          <w:szCs w:val="22"/>
          <w:lang w:val="en-ID"/>
        </w:rPr>
        <w:t>ialah</w:t>
      </w:r>
      <w:r w:rsidRPr="002C405F">
        <w:rPr>
          <w:rFonts w:ascii="XDPrime" w:eastAsia="Times New Roman" w:hAnsi="XDPrime" w:cs="Consolas"/>
          <w:bCs/>
          <w:noProof/>
          <w:sz w:val="22"/>
          <w:szCs w:val="22"/>
          <w:lang w:val="id-ID"/>
        </w:rPr>
        <w:t xml:space="preserve"> sistem internal organisasi</w:t>
      </w:r>
      <w:r w:rsidR="00E36E95">
        <w:rPr>
          <w:rFonts w:ascii="XDPrime" w:eastAsia="Times New Roman" w:hAnsi="XDPrime" w:cs="Consolas"/>
          <w:bCs/>
          <w:noProof/>
          <w:sz w:val="22"/>
          <w:szCs w:val="22"/>
          <w:lang w:val="en-ID"/>
        </w:rPr>
        <w:t xml:space="preserve"> untuk</w:t>
      </w:r>
      <w:r w:rsidRPr="002C405F">
        <w:rPr>
          <w:rFonts w:ascii="XDPrime" w:eastAsia="Times New Roman" w:hAnsi="XDPrime" w:cs="Consolas"/>
          <w:bCs/>
          <w:noProof/>
          <w:sz w:val="22"/>
          <w:szCs w:val="22"/>
          <w:lang w:val="id-ID"/>
        </w:rPr>
        <w:t xml:space="preserve"> me</w:t>
      </w:r>
      <w:r w:rsidR="00E36E95">
        <w:rPr>
          <w:rFonts w:ascii="XDPrime" w:eastAsia="Times New Roman" w:hAnsi="XDPrime" w:cs="Consolas"/>
          <w:bCs/>
          <w:noProof/>
          <w:sz w:val="22"/>
          <w:szCs w:val="22"/>
          <w:lang w:val="en-ID"/>
        </w:rPr>
        <w:t>lengkapi</w:t>
      </w:r>
      <w:r w:rsidRPr="002C405F">
        <w:rPr>
          <w:rFonts w:ascii="XDPrime" w:eastAsia="Times New Roman" w:hAnsi="XDPrime" w:cs="Consolas"/>
          <w:bCs/>
          <w:noProof/>
          <w:sz w:val="22"/>
          <w:szCs w:val="22"/>
          <w:lang w:val="id-ID"/>
        </w:rPr>
        <w:t xml:space="preserve"> kebutuhan p</w:t>
      </w:r>
      <w:r w:rsidR="00E36E95">
        <w:rPr>
          <w:rFonts w:ascii="XDPrime" w:eastAsia="Times New Roman" w:hAnsi="XDPrime" w:cs="Consolas"/>
          <w:bCs/>
          <w:noProof/>
          <w:sz w:val="22"/>
          <w:szCs w:val="22"/>
          <w:lang w:val="en-ID"/>
        </w:rPr>
        <w:t>roses</w:t>
      </w:r>
      <w:r w:rsidRPr="002C405F">
        <w:rPr>
          <w:rFonts w:ascii="XDPrime" w:eastAsia="Times New Roman" w:hAnsi="XDPrime" w:cs="Consolas"/>
          <w:bCs/>
          <w:noProof/>
          <w:sz w:val="22"/>
          <w:szCs w:val="22"/>
          <w:lang w:val="id-ID"/>
        </w:rPr>
        <w:t xml:space="preserve"> </w:t>
      </w:r>
      <w:r w:rsidRPr="002C405F">
        <w:rPr>
          <w:rFonts w:ascii="XDPrime" w:eastAsia="Times New Roman" w:hAnsi="XDPrime" w:cs="Consolas"/>
          <w:bCs/>
          <w:noProof/>
          <w:sz w:val="22"/>
          <w:szCs w:val="22"/>
          <w:lang w:val="id-ID"/>
        </w:rPr>
        <w:lastRenderedPageBreak/>
        <w:t xml:space="preserve">transaksi harian, </w:t>
      </w:r>
      <w:r w:rsidR="00E36E95">
        <w:rPr>
          <w:rFonts w:ascii="XDPrime" w:eastAsia="Times New Roman" w:hAnsi="XDPrime" w:cs="Consolas"/>
          <w:bCs/>
          <w:noProof/>
          <w:sz w:val="22"/>
          <w:szCs w:val="22"/>
          <w:lang w:val="en-ID"/>
        </w:rPr>
        <w:t>operasional</w:t>
      </w:r>
      <w:r w:rsidRPr="002C405F">
        <w:rPr>
          <w:rFonts w:ascii="XDPrime" w:eastAsia="Times New Roman" w:hAnsi="XDPrime" w:cs="Consolas"/>
          <w:bCs/>
          <w:noProof/>
          <w:sz w:val="22"/>
          <w:szCs w:val="22"/>
          <w:lang w:val="id-ID"/>
        </w:rPr>
        <w:t>, mewakili manajemen dan operasi strategis organisasi,</w:t>
      </w:r>
      <w:r w:rsidR="00E36E95">
        <w:rPr>
          <w:rFonts w:ascii="XDPrime" w:eastAsia="Times New Roman" w:hAnsi="XDPrime" w:cs="Consolas"/>
          <w:bCs/>
          <w:noProof/>
          <w:sz w:val="22"/>
          <w:szCs w:val="22"/>
          <w:lang w:val="en-ID"/>
        </w:rPr>
        <w:t xml:space="preserve"> serta</w:t>
      </w:r>
      <w:r w:rsidRPr="002C405F">
        <w:rPr>
          <w:rFonts w:ascii="XDPrime" w:eastAsia="Times New Roman" w:hAnsi="XDPrime" w:cs="Consolas"/>
          <w:bCs/>
          <w:noProof/>
          <w:sz w:val="22"/>
          <w:szCs w:val="22"/>
          <w:lang w:val="id-ID"/>
        </w:rPr>
        <w:t xml:space="preserve"> me</w:t>
      </w:r>
      <w:r w:rsidR="00E36E95">
        <w:rPr>
          <w:rFonts w:ascii="XDPrime" w:eastAsia="Times New Roman" w:hAnsi="XDPrime" w:cs="Consolas"/>
          <w:bCs/>
          <w:noProof/>
          <w:sz w:val="22"/>
          <w:szCs w:val="22"/>
          <w:lang w:val="en-ID"/>
        </w:rPr>
        <w:t>nyiapkan</w:t>
      </w:r>
      <w:r w:rsidRPr="002C405F">
        <w:rPr>
          <w:rFonts w:ascii="XDPrime" w:eastAsia="Times New Roman" w:hAnsi="XDPrime" w:cs="Consolas"/>
          <w:bCs/>
          <w:noProof/>
          <w:sz w:val="22"/>
          <w:szCs w:val="22"/>
          <w:lang w:val="id-ID"/>
        </w:rPr>
        <w:t xml:space="preserve"> laporan</w:t>
      </w:r>
      <w:r w:rsidR="00E36E95">
        <w:rPr>
          <w:rFonts w:ascii="XDPrime" w:eastAsia="Times New Roman" w:hAnsi="XDPrime" w:cs="Consolas"/>
          <w:bCs/>
          <w:noProof/>
          <w:sz w:val="22"/>
          <w:szCs w:val="22"/>
          <w:lang w:val="en-ID"/>
        </w:rPr>
        <w:t xml:space="preserve"> </w:t>
      </w:r>
      <w:r w:rsidRPr="002C405F">
        <w:rPr>
          <w:rFonts w:ascii="XDPrime" w:eastAsia="Times New Roman" w:hAnsi="XDPrime" w:cs="Consolas"/>
          <w:bCs/>
          <w:noProof/>
          <w:sz w:val="22"/>
          <w:szCs w:val="22"/>
          <w:lang w:val="id-ID"/>
        </w:rPr>
        <w:t>kepada pihak eksternal tertentu.</w:t>
      </w:r>
      <w:r w:rsidR="00786799" w:rsidRPr="000B3CC7">
        <w:rPr>
          <w:rFonts w:ascii="XDPrime" w:eastAsia="Times New Roman" w:hAnsi="XDPrime" w:cs="Consolas"/>
          <w:bCs/>
          <w:noProof/>
          <w:sz w:val="22"/>
          <w:szCs w:val="22"/>
          <w:lang w:val="id-ID"/>
        </w:rPr>
        <w:fldChar w:fldCharType="begin" w:fldLock="1"/>
      </w:r>
      <w:r w:rsidR="00472738" w:rsidRPr="000B3CC7">
        <w:rPr>
          <w:rFonts w:ascii="XDPrime" w:eastAsia="Times New Roman" w:hAnsi="XDPrime" w:cs="Consolas"/>
          <w:bCs/>
          <w:noProof/>
          <w:sz w:val="22"/>
          <w:szCs w:val="22"/>
          <w:lang w:val="id-ID"/>
        </w:rPr>
        <w:instrText>ADDIN CSL_CITATION {"citationItems":[{"id":"ITEM-1","itemData":{"ISBN":"979-3289-49-x","abstract":"Saat ini komputer sudah merupakan kebutuhan, karena dengan komputer semua hal akan menjadi lebih mudah untuk dikerjakan, seperti mengisi data, menyimpan data, menghapus data, dll. Komputer mampu menangani pembukuan konter telepon seluler Zildan Cell Singaparna Kabupaten Tasikmalaya, dari yang asalnya hanya manual dan identik dengan kesan susah serta memakan banyak waktu menjadi lebih mudah dan cepat dalam pengerjaannya. Semakin banyak perusahaan atau bidang usaha menggunakan teknologi komputer agar tercipta kualitas lebih baik di bandingkan sistem manual.","author":[{"dropping-particle":"","family":"Sutanta","given":"Edhy","non-dropping-particle":"","parse-names":false,"suffix":""}],"id":"ITEM-1","issue":"1","issued":{"date-parts":[["2003"]]},"page":"xvi+320","title":"Sistem Informasi Manajemen","type":"article-journal","volume":"1"},"uris":["http://www.mendeley.com/documents/?uuid=97ecf6b0-2019-4073-a2d1-e38142336c34"]}],"mendeley":{"formattedCitation":"[8]","plainTextFormattedCitation":"[8]","previouslyFormattedCitation":"[8]"},"properties":{"noteIndex":0},"schema":"https://github.com/citation-style-language/schema/raw/master/csl-citation.json"}</w:instrText>
      </w:r>
      <w:r w:rsidR="00786799" w:rsidRPr="000B3CC7">
        <w:rPr>
          <w:rFonts w:ascii="XDPrime" w:eastAsia="Times New Roman" w:hAnsi="XDPrime" w:cs="Consolas"/>
          <w:bCs/>
          <w:noProof/>
          <w:sz w:val="22"/>
          <w:szCs w:val="22"/>
          <w:lang w:val="id-ID"/>
        </w:rPr>
        <w:fldChar w:fldCharType="separate"/>
      </w:r>
      <w:r w:rsidR="00786799" w:rsidRPr="000B3CC7">
        <w:rPr>
          <w:rFonts w:ascii="XDPrime" w:eastAsia="Times New Roman" w:hAnsi="XDPrime" w:cs="Consolas"/>
          <w:bCs/>
          <w:noProof/>
          <w:sz w:val="22"/>
          <w:szCs w:val="22"/>
          <w:lang w:val="id-ID"/>
        </w:rPr>
        <w:t>[8]</w:t>
      </w:r>
      <w:r w:rsidR="00786799" w:rsidRPr="000B3CC7">
        <w:rPr>
          <w:rFonts w:ascii="XDPrime" w:eastAsia="Times New Roman" w:hAnsi="XDPrime" w:cs="Consolas"/>
          <w:bCs/>
          <w:noProof/>
          <w:sz w:val="22"/>
          <w:szCs w:val="22"/>
          <w:lang w:val="id-ID"/>
        </w:rPr>
        <w:fldChar w:fldCharType="end"/>
      </w:r>
      <w:r w:rsidR="001E11FA" w:rsidRPr="000B3CC7">
        <w:rPr>
          <w:rFonts w:ascii="XDPrime" w:eastAsia="Times New Roman" w:hAnsi="XDPrime" w:cs="Consolas"/>
          <w:bCs/>
          <w:noProof/>
          <w:sz w:val="22"/>
          <w:szCs w:val="22"/>
          <w:lang w:val="id-ID"/>
        </w:rPr>
        <w:t>.</w:t>
      </w:r>
    </w:p>
    <w:p w14:paraId="7DECA2FD" w14:textId="77777777" w:rsidR="001E11FA" w:rsidRPr="000B3CC7" w:rsidRDefault="001E11FA" w:rsidP="001E11FA">
      <w:pPr>
        <w:pStyle w:val="ListParagraph"/>
        <w:spacing w:after="0" w:line="240" w:lineRule="auto"/>
        <w:ind w:left="1276" w:firstLine="164"/>
        <w:jc w:val="both"/>
        <w:rPr>
          <w:rFonts w:ascii="XDPrime" w:eastAsia="Times New Roman" w:hAnsi="XDPrime" w:cs="Consolas"/>
          <w:bCs/>
          <w:noProof/>
          <w:sz w:val="22"/>
          <w:szCs w:val="22"/>
          <w:lang w:val="id-ID"/>
        </w:rPr>
      </w:pPr>
    </w:p>
    <w:p w14:paraId="16AF4C34" w14:textId="56D78F3B" w:rsidR="0014338D" w:rsidRPr="000B3CC7" w:rsidRDefault="0014338D"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Laravel</w:t>
      </w:r>
    </w:p>
    <w:p w14:paraId="269EA1BA" w14:textId="2EAF2780" w:rsidR="001E11FA" w:rsidRPr="000B3CC7" w:rsidRDefault="001E11FA" w:rsidP="001E11FA">
      <w:pPr>
        <w:pStyle w:val="ListParagraph"/>
        <w:spacing w:after="0" w:line="240" w:lineRule="auto"/>
        <w:ind w:left="1276"/>
        <w:jc w:val="both"/>
        <w:rPr>
          <w:rFonts w:ascii="XDPrime" w:eastAsia="Times New Roman" w:hAnsi="XDPrime" w:cs="Consolas"/>
          <w:b/>
          <w:noProof/>
          <w:sz w:val="22"/>
          <w:szCs w:val="22"/>
          <w:lang w:val="id-ID"/>
        </w:rPr>
      </w:pPr>
    </w:p>
    <w:p w14:paraId="108B258E" w14:textId="30206A9F" w:rsidR="001E11FA" w:rsidRPr="000B3CC7" w:rsidRDefault="00FB092C" w:rsidP="007101EB">
      <w:pPr>
        <w:pStyle w:val="ListParagraph"/>
        <w:spacing w:after="0" w:line="240" w:lineRule="auto"/>
        <w:ind w:left="1276" w:firstLine="425"/>
        <w:jc w:val="both"/>
        <w:rPr>
          <w:rFonts w:ascii="XDPrime" w:eastAsia="Times New Roman" w:hAnsi="XDPrime" w:cs="Consolas"/>
          <w:bCs/>
          <w:noProof/>
          <w:sz w:val="22"/>
          <w:szCs w:val="22"/>
          <w:lang w:val="id-ID"/>
        </w:rPr>
      </w:pPr>
      <w:r w:rsidRPr="00FB092C">
        <w:rPr>
          <w:rFonts w:ascii="XDPrime" w:eastAsia="Times New Roman" w:hAnsi="XDPrime" w:cs="Consolas"/>
          <w:bCs/>
          <w:noProof/>
          <w:sz w:val="22"/>
          <w:szCs w:val="22"/>
          <w:lang w:val="id-ID"/>
        </w:rPr>
        <w:t xml:space="preserve">Definisi framework </w:t>
      </w:r>
      <w:r w:rsidR="009C04DB">
        <w:rPr>
          <w:rFonts w:ascii="XDPrime" w:eastAsia="Times New Roman" w:hAnsi="XDPrime" w:cs="Consolas"/>
          <w:bCs/>
          <w:noProof/>
          <w:sz w:val="22"/>
          <w:szCs w:val="22"/>
          <w:lang w:val="en-ID"/>
        </w:rPr>
        <w:t>ialah</w:t>
      </w:r>
      <w:r w:rsidRPr="00FB092C">
        <w:rPr>
          <w:rFonts w:ascii="XDPrime" w:eastAsia="Times New Roman" w:hAnsi="XDPrime" w:cs="Consolas"/>
          <w:bCs/>
          <w:noProof/>
          <w:sz w:val="22"/>
          <w:szCs w:val="22"/>
          <w:lang w:val="id-ID"/>
        </w:rPr>
        <w:t xml:space="preserve"> struktur konseptual dasar yang digunakan untuk memecahkan atau mengatasi masalah yang kompleks. Singkatnya, framework </w:t>
      </w:r>
      <w:r w:rsidR="009C04DB">
        <w:rPr>
          <w:rFonts w:ascii="XDPrime" w:eastAsia="Times New Roman" w:hAnsi="XDPrime" w:cs="Consolas"/>
          <w:bCs/>
          <w:noProof/>
          <w:sz w:val="22"/>
          <w:szCs w:val="22"/>
          <w:lang w:val="en-ID"/>
        </w:rPr>
        <w:t xml:space="preserve">merupakan </w:t>
      </w:r>
      <w:r w:rsidRPr="00FB092C">
        <w:rPr>
          <w:rFonts w:ascii="XDPrime" w:eastAsia="Times New Roman" w:hAnsi="XDPrime" w:cs="Consolas"/>
          <w:bCs/>
          <w:noProof/>
          <w:sz w:val="22"/>
          <w:szCs w:val="22"/>
          <w:lang w:val="id-ID"/>
        </w:rPr>
        <w:t xml:space="preserve">kerangka dari website yang dibangun. Dengan menggunakan framework ini, waktu yang dihabiskan untuk membuat website </w:t>
      </w:r>
      <w:r w:rsidR="00E36E95">
        <w:rPr>
          <w:rFonts w:ascii="XDPrime" w:eastAsia="Times New Roman" w:hAnsi="XDPrime" w:cs="Consolas"/>
          <w:bCs/>
          <w:noProof/>
          <w:sz w:val="22"/>
          <w:szCs w:val="22"/>
          <w:lang w:val="en-ID"/>
        </w:rPr>
        <w:t>menjadi</w:t>
      </w:r>
      <w:r w:rsidRPr="00FB092C">
        <w:rPr>
          <w:rFonts w:ascii="XDPrime" w:eastAsia="Times New Roman" w:hAnsi="XDPrime" w:cs="Consolas"/>
          <w:bCs/>
          <w:noProof/>
          <w:sz w:val="22"/>
          <w:szCs w:val="22"/>
          <w:lang w:val="id-ID"/>
        </w:rPr>
        <w:t xml:space="preserve"> singkat dan lebih mudah untuk perbaikan. Framework yang banyak digunakan oleh developer adalah framework Laravel. Laravel </w:t>
      </w:r>
      <w:r w:rsidR="00E36E95">
        <w:rPr>
          <w:rFonts w:ascii="XDPrime" w:eastAsia="Times New Roman" w:hAnsi="XDPrime" w:cs="Consolas"/>
          <w:bCs/>
          <w:noProof/>
          <w:sz w:val="22"/>
          <w:szCs w:val="22"/>
          <w:lang w:val="en-ID"/>
        </w:rPr>
        <w:t>ialah</w:t>
      </w:r>
      <w:r w:rsidRPr="00FB092C">
        <w:rPr>
          <w:rFonts w:ascii="XDPrime" w:eastAsia="Times New Roman" w:hAnsi="XDPrime" w:cs="Consolas"/>
          <w:bCs/>
          <w:noProof/>
          <w:sz w:val="22"/>
          <w:szCs w:val="22"/>
          <w:lang w:val="id-ID"/>
        </w:rPr>
        <w:t xml:space="preserve"> framework berbasis PHP yang bersifat </w:t>
      </w:r>
      <w:r w:rsidRPr="00E36E95">
        <w:rPr>
          <w:rFonts w:ascii="XDPrime" w:eastAsia="Times New Roman" w:hAnsi="XDPrime" w:cs="Consolas"/>
          <w:bCs/>
          <w:i/>
          <w:iCs/>
          <w:noProof/>
          <w:sz w:val="22"/>
          <w:szCs w:val="22"/>
          <w:lang w:val="id-ID"/>
        </w:rPr>
        <w:t>open source</w:t>
      </w:r>
      <w:r w:rsidRPr="00FB092C">
        <w:rPr>
          <w:rFonts w:ascii="XDPrime" w:eastAsia="Times New Roman" w:hAnsi="XDPrime" w:cs="Consolas"/>
          <w:bCs/>
          <w:noProof/>
          <w:sz w:val="22"/>
          <w:szCs w:val="22"/>
          <w:lang w:val="id-ID"/>
        </w:rPr>
        <w:t xml:space="preserve"> dan </w:t>
      </w:r>
      <w:r w:rsidR="00E36E95">
        <w:rPr>
          <w:rFonts w:ascii="XDPrime" w:eastAsia="Times New Roman" w:hAnsi="XDPrime" w:cs="Consolas"/>
          <w:bCs/>
          <w:noProof/>
          <w:sz w:val="22"/>
          <w:szCs w:val="22"/>
          <w:lang w:val="en-ID"/>
        </w:rPr>
        <w:t>memakai</w:t>
      </w:r>
      <w:r w:rsidRPr="00FB092C">
        <w:rPr>
          <w:rFonts w:ascii="XDPrime" w:eastAsia="Times New Roman" w:hAnsi="XDPrime" w:cs="Consolas"/>
          <w:bCs/>
          <w:noProof/>
          <w:sz w:val="22"/>
          <w:szCs w:val="22"/>
          <w:lang w:val="id-ID"/>
        </w:rPr>
        <w:t xml:space="preserve"> konsep model-view-controller. Laravel dilisensikan di bawah lisensi MIT dan </w:t>
      </w:r>
      <w:r w:rsidR="00E36E95">
        <w:rPr>
          <w:rFonts w:ascii="XDPrime" w:eastAsia="Times New Roman" w:hAnsi="XDPrime" w:cs="Consolas"/>
          <w:bCs/>
          <w:noProof/>
          <w:sz w:val="22"/>
          <w:szCs w:val="22"/>
          <w:lang w:val="en-ID"/>
        </w:rPr>
        <w:t>memakai</w:t>
      </w:r>
      <w:r w:rsidRPr="00FB092C">
        <w:rPr>
          <w:rFonts w:ascii="XDPrime" w:eastAsia="Times New Roman" w:hAnsi="XDPrime" w:cs="Consolas"/>
          <w:bCs/>
          <w:noProof/>
          <w:sz w:val="22"/>
          <w:szCs w:val="22"/>
          <w:lang w:val="id-ID"/>
        </w:rPr>
        <w:t xml:space="preserve"> Github untuk merilis kode untuk dijalankan</w:t>
      </w:r>
      <w:r w:rsidR="00472738" w:rsidRPr="000B3CC7">
        <w:rPr>
          <w:rFonts w:ascii="XDPrime" w:eastAsia="Times New Roman" w:hAnsi="XDPrime" w:cs="Consolas"/>
          <w:bCs/>
          <w:noProof/>
          <w:sz w:val="22"/>
          <w:szCs w:val="22"/>
          <w:lang w:val="id-ID"/>
        </w:rPr>
        <w:fldChar w:fldCharType="begin" w:fldLock="1"/>
      </w:r>
      <w:r w:rsidR="00472738" w:rsidRPr="000B3CC7">
        <w:rPr>
          <w:rFonts w:ascii="XDPrime" w:eastAsia="Times New Roman" w:hAnsi="XDPrime" w:cs="Consolas"/>
          <w:bCs/>
          <w:noProof/>
          <w:sz w:val="22"/>
          <w:szCs w:val="22"/>
          <w:lang w:val="id-ID"/>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ada6c58-741c-4c6d-9911-03cbd93ba4bc"]}],"mendeley":{"formattedCitation":"[4]","plainTextFormattedCitation":"[4]","previouslyFormattedCitation":"[4]"},"properties":{"noteIndex":0},"schema":"https://github.com/citation-style-language/schema/raw/master/csl-citation.json"}</w:instrText>
      </w:r>
      <w:r w:rsidR="00472738" w:rsidRPr="000B3CC7">
        <w:rPr>
          <w:rFonts w:ascii="XDPrime" w:eastAsia="Times New Roman" w:hAnsi="XDPrime" w:cs="Consolas"/>
          <w:bCs/>
          <w:noProof/>
          <w:sz w:val="22"/>
          <w:szCs w:val="22"/>
          <w:lang w:val="id-ID"/>
        </w:rPr>
        <w:fldChar w:fldCharType="separate"/>
      </w:r>
      <w:r w:rsidR="00472738" w:rsidRPr="000B3CC7">
        <w:rPr>
          <w:rFonts w:ascii="XDPrime" w:eastAsia="Times New Roman" w:hAnsi="XDPrime" w:cs="Consolas"/>
          <w:bCs/>
          <w:noProof/>
          <w:sz w:val="22"/>
          <w:szCs w:val="22"/>
          <w:lang w:val="id-ID"/>
        </w:rPr>
        <w:t>[4]</w:t>
      </w:r>
      <w:r w:rsidR="00472738" w:rsidRPr="000B3CC7">
        <w:rPr>
          <w:rFonts w:ascii="XDPrime" w:eastAsia="Times New Roman" w:hAnsi="XDPrime" w:cs="Consolas"/>
          <w:bCs/>
          <w:noProof/>
          <w:sz w:val="22"/>
          <w:szCs w:val="22"/>
          <w:lang w:val="id-ID"/>
        </w:rPr>
        <w:fldChar w:fldCharType="end"/>
      </w:r>
      <w:r w:rsidR="00BD5873" w:rsidRPr="000B3CC7">
        <w:rPr>
          <w:rFonts w:ascii="XDPrime" w:eastAsia="Times New Roman" w:hAnsi="XDPrime" w:cs="Consolas"/>
          <w:bCs/>
          <w:noProof/>
          <w:sz w:val="22"/>
          <w:szCs w:val="22"/>
          <w:lang w:val="id-ID"/>
        </w:rPr>
        <w:t>.</w:t>
      </w:r>
    </w:p>
    <w:p w14:paraId="27A94630" w14:textId="77777777" w:rsidR="00BD5873" w:rsidRPr="000B3CC7" w:rsidRDefault="00BD5873" w:rsidP="00BD5873">
      <w:pPr>
        <w:pStyle w:val="ListParagraph"/>
        <w:spacing w:after="0" w:line="240" w:lineRule="auto"/>
        <w:ind w:left="1276" w:firstLine="164"/>
        <w:jc w:val="both"/>
        <w:rPr>
          <w:rFonts w:ascii="XDPrime" w:eastAsia="Times New Roman" w:hAnsi="XDPrime" w:cs="Consolas"/>
          <w:bCs/>
          <w:noProof/>
          <w:sz w:val="22"/>
          <w:szCs w:val="22"/>
          <w:lang w:val="id-ID"/>
        </w:rPr>
      </w:pPr>
    </w:p>
    <w:p w14:paraId="761F1BC4" w14:textId="23F655B0" w:rsidR="0014338D" w:rsidRPr="000B3CC7" w:rsidRDefault="0014338D"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PXP (Personal Extreme Programming)</w:t>
      </w:r>
    </w:p>
    <w:p w14:paraId="3C4207E5" w14:textId="34A309BC" w:rsidR="00BD5873" w:rsidRPr="000B3CC7" w:rsidRDefault="00BD5873" w:rsidP="00BD5873">
      <w:pPr>
        <w:pStyle w:val="ListParagraph"/>
        <w:spacing w:after="0" w:line="240" w:lineRule="auto"/>
        <w:ind w:left="1276"/>
        <w:jc w:val="both"/>
        <w:rPr>
          <w:rFonts w:ascii="XDPrime" w:eastAsia="Times New Roman" w:hAnsi="XDPrime" w:cs="Consolas"/>
          <w:b/>
          <w:noProof/>
          <w:sz w:val="22"/>
          <w:szCs w:val="22"/>
          <w:lang w:val="id-ID"/>
        </w:rPr>
      </w:pPr>
    </w:p>
    <w:p w14:paraId="6DB93EFF" w14:textId="211ED73F" w:rsidR="005233AA" w:rsidRPr="008D632B" w:rsidRDefault="00FB092C" w:rsidP="008D632B">
      <w:pPr>
        <w:pStyle w:val="ListParagraph"/>
        <w:spacing w:after="0" w:line="240" w:lineRule="auto"/>
        <w:ind w:left="1276" w:firstLine="425"/>
        <w:jc w:val="both"/>
        <w:rPr>
          <w:rFonts w:ascii="XDPrime" w:eastAsia="Times New Roman" w:hAnsi="XDPrime" w:cs="Consolas"/>
          <w:bCs/>
          <w:noProof/>
          <w:sz w:val="22"/>
          <w:szCs w:val="22"/>
          <w:lang w:val="id-ID"/>
        </w:rPr>
      </w:pPr>
      <w:r>
        <w:rPr>
          <w:rFonts w:ascii="XDPrime" w:eastAsia="Times New Roman" w:hAnsi="XDPrime" w:cs="Consolas"/>
          <w:bCs/>
          <w:noProof/>
          <w:sz w:val="22"/>
          <w:szCs w:val="22"/>
          <w:lang w:val="en-ID"/>
        </w:rPr>
        <w:t xml:space="preserve">(PXP) </w:t>
      </w:r>
      <w:r w:rsidR="005233AA" w:rsidRPr="000B3CC7">
        <w:rPr>
          <w:rFonts w:ascii="XDPrime" w:eastAsia="Times New Roman" w:hAnsi="XDPrime" w:cs="Consolas"/>
          <w:bCs/>
          <w:noProof/>
          <w:sz w:val="22"/>
          <w:szCs w:val="22"/>
          <w:lang w:val="id-ID"/>
        </w:rPr>
        <w:t>Personal Extreme Programming adalah proses pengembangan perangkat lunak</w:t>
      </w:r>
      <w:r w:rsidR="008D632B">
        <w:rPr>
          <w:rFonts w:ascii="XDPrime" w:eastAsia="Times New Roman" w:hAnsi="XDPrime" w:cs="Consolas"/>
          <w:bCs/>
          <w:noProof/>
          <w:sz w:val="22"/>
          <w:szCs w:val="22"/>
          <w:lang w:val="en-ID"/>
        </w:rPr>
        <w:t xml:space="preserve"> </w:t>
      </w:r>
      <w:r w:rsidR="005233AA" w:rsidRPr="008D632B">
        <w:rPr>
          <w:rFonts w:ascii="XDPrime" w:eastAsia="Times New Roman" w:hAnsi="XDPrime" w:cs="Consolas"/>
          <w:bCs/>
          <w:noProof/>
          <w:sz w:val="22"/>
          <w:szCs w:val="22"/>
          <w:lang w:val="id-ID"/>
        </w:rPr>
        <w:t xml:space="preserve">yang </w:t>
      </w:r>
      <w:r>
        <w:rPr>
          <w:rFonts w:ascii="XDPrime" w:eastAsia="Times New Roman" w:hAnsi="XDPrime" w:cs="Consolas"/>
          <w:bCs/>
          <w:noProof/>
          <w:sz w:val="22"/>
          <w:szCs w:val="22"/>
          <w:lang w:val="en-ID"/>
        </w:rPr>
        <w:t xml:space="preserve">dirancang hanya </w:t>
      </w:r>
      <w:r w:rsidR="005233AA" w:rsidRPr="008D632B">
        <w:rPr>
          <w:rFonts w:ascii="XDPrime" w:eastAsia="Times New Roman" w:hAnsi="XDPrime" w:cs="Consolas"/>
          <w:bCs/>
          <w:noProof/>
          <w:sz w:val="22"/>
          <w:szCs w:val="22"/>
          <w:lang w:val="id-ID"/>
        </w:rPr>
        <w:t>untuk</w:t>
      </w:r>
      <w:r>
        <w:rPr>
          <w:rFonts w:ascii="XDPrime" w:eastAsia="Times New Roman" w:hAnsi="XDPrime" w:cs="Consolas"/>
          <w:bCs/>
          <w:noProof/>
          <w:sz w:val="22"/>
          <w:szCs w:val="22"/>
          <w:lang w:val="en-ID"/>
        </w:rPr>
        <w:t xml:space="preserve"> digunakan oleh programmer yang bekerja sendiri</w:t>
      </w:r>
      <w:r w:rsidR="005233AA" w:rsidRPr="008D632B">
        <w:rPr>
          <w:rFonts w:ascii="XDPrime" w:eastAsia="Times New Roman" w:hAnsi="XDPrime" w:cs="Consolas"/>
          <w:bCs/>
          <w:noProof/>
          <w:sz w:val="22"/>
          <w:szCs w:val="22"/>
          <w:lang w:val="id-ID"/>
        </w:rPr>
        <w:t>. Penggunaan metode PXP</w:t>
      </w:r>
      <w:r>
        <w:rPr>
          <w:rFonts w:ascii="XDPrime" w:eastAsia="Times New Roman" w:hAnsi="XDPrime" w:cs="Consolas"/>
          <w:bCs/>
          <w:noProof/>
          <w:sz w:val="22"/>
          <w:szCs w:val="22"/>
          <w:lang w:val="en-ID"/>
        </w:rPr>
        <w:t xml:space="preserve"> </w:t>
      </w:r>
      <w:r w:rsidRPr="00FB092C">
        <w:rPr>
          <w:rFonts w:ascii="XDPrime" w:eastAsia="Times New Roman" w:hAnsi="XDPrime" w:cs="Consolas"/>
          <w:bCs/>
          <w:noProof/>
          <w:sz w:val="22"/>
          <w:szCs w:val="22"/>
          <w:lang w:val="id-ID"/>
        </w:rPr>
        <w:t xml:space="preserve">didasarkan pada fakta bahwa metode ini dapat digunakan oleh programmer sendiri dan toleran terhadap perubahan selama </w:t>
      </w:r>
      <w:r w:rsidR="006704A6">
        <w:rPr>
          <w:rFonts w:ascii="XDPrime" w:eastAsia="Times New Roman" w:hAnsi="XDPrime" w:cs="Consolas"/>
          <w:bCs/>
          <w:noProof/>
          <w:sz w:val="22"/>
          <w:szCs w:val="22"/>
          <w:lang w:val="en-ID"/>
        </w:rPr>
        <w:t>perancangan</w:t>
      </w:r>
      <w:r w:rsidRPr="00FB092C">
        <w:rPr>
          <w:rFonts w:ascii="XDPrime" w:eastAsia="Times New Roman" w:hAnsi="XDPrime" w:cs="Consolas"/>
          <w:bCs/>
          <w:noProof/>
          <w:sz w:val="22"/>
          <w:szCs w:val="22"/>
          <w:lang w:val="id-ID"/>
        </w:rPr>
        <w:t xml:space="preserve"> sistem</w:t>
      </w:r>
      <w:r w:rsidR="006704A6">
        <w:rPr>
          <w:rFonts w:ascii="XDPrime" w:eastAsia="Times New Roman" w:hAnsi="XDPrime" w:cs="Consolas"/>
          <w:bCs/>
          <w:noProof/>
          <w:sz w:val="22"/>
          <w:szCs w:val="22"/>
          <w:lang w:val="en-ID"/>
        </w:rPr>
        <w:t xml:space="preserve"> informasi</w:t>
      </w:r>
      <w:r w:rsidRPr="00FB092C">
        <w:rPr>
          <w:rFonts w:ascii="XDPrime" w:eastAsia="Times New Roman" w:hAnsi="XDPrime" w:cs="Consolas"/>
          <w:bCs/>
          <w:noProof/>
          <w:sz w:val="22"/>
          <w:szCs w:val="22"/>
          <w:lang w:val="id-ID"/>
        </w:rPr>
        <w:t xml:space="preserve">, karena PXP </w:t>
      </w:r>
      <w:r w:rsidR="006704A6">
        <w:rPr>
          <w:rFonts w:ascii="XDPrime" w:eastAsia="Times New Roman" w:hAnsi="XDPrime" w:cs="Consolas"/>
          <w:bCs/>
          <w:noProof/>
          <w:sz w:val="22"/>
          <w:szCs w:val="22"/>
          <w:lang w:val="en-ID"/>
        </w:rPr>
        <w:t>ini</w:t>
      </w:r>
      <w:r w:rsidRPr="00FB092C">
        <w:rPr>
          <w:rFonts w:ascii="XDPrime" w:eastAsia="Times New Roman" w:hAnsi="XDPrime" w:cs="Consolas"/>
          <w:bCs/>
          <w:noProof/>
          <w:sz w:val="22"/>
          <w:szCs w:val="22"/>
          <w:lang w:val="id-ID"/>
        </w:rPr>
        <w:t xml:space="preserve"> </w:t>
      </w:r>
      <w:r w:rsidR="006704A6">
        <w:rPr>
          <w:rFonts w:ascii="XDPrime" w:eastAsia="Times New Roman" w:hAnsi="XDPrime" w:cs="Consolas"/>
          <w:bCs/>
          <w:noProof/>
          <w:sz w:val="22"/>
          <w:szCs w:val="22"/>
          <w:lang w:val="en-ID"/>
        </w:rPr>
        <w:t>adalah</w:t>
      </w:r>
      <w:r w:rsidRPr="00FB092C">
        <w:rPr>
          <w:rFonts w:ascii="XDPrime" w:eastAsia="Times New Roman" w:hAnsi="XDPrime" w:cs="Consolas"/>
          <w:bCs/>
          <w:noProof/>
          <w:sz w:val="22"/>
          <w:szCs w:val="22"/>
          <w:lang w:val="id-ID"/>
        </w:rPr>
        <w:t xml:space="preserve"> varian dari </w:t>
      </w:r>
      <w:r w:rsidR="006704A6">
        <w:rPr>
          <w:rFonts w:ascii="XDPrime" w:eastAsia="Times New Roman" w:hAnsi="XDPrime" w:cs="Consolas"/>
          <w:bCs/>
          <w:noProof/>
          <w:sz w:val="22"/>
          <w:szCs w:val="22"/>
          <w:lang w:val="en-ID"/>
        </w:rPr>
        <w:t xml:space="preserve">salah satu </w:t>
      </w:r>
      <w:r w:rsidRPr="00FB092C">
        <w:rPr>
          <w:rFonts w:ascii="XDPrime" w:eastAsia="Times New Roman" w:hAnsi="XDPrime" w:cs="Consolas"/>
          <w:bCs/>
          <w:noProof/>
          <w:sz w:val="22"/>
          <w:szCs w:val="22"/>
          <w:lang w:val="id-ID"/>
        </w:rPr>
        <w:t>metode</w:t>
      </w:r>
      <w:r w:rsidR="006704A6">
        <w:rPr>
          <w:rFonts w:ascii="XDPrime" w:eastAsia="Times New Roman" w:hAnsi="XDPrime" w:cs="Consolas"/>
          <w:bCs/>
          <w:noProof/>
          <w:sz w:val="22"/>
          <w:szCs w:val="22"/>
          <w:lang w:val="en-ID"/>
        </w:rPr>
        <w:t xml:space="preserve"> yaitu</w:t>
      </w:r>
      <w:r w:rsidRPr="00FB092C">
        <w:rPr>
          <w:rFonts w:ascii="XDPrime" w:eastAsia="Times New Roman" w:hAnsi="XDPrime" w:cs="Consolas"/>
          <w:bCs/>
          <w:noProof/>
          <w:sz w:val="22"/>
          <w:szCs w:val="22"/>
          <w:lang w:val="id-ID"/>
        </w:rPr>
        <w:t xml:space="preserve"> Extreme Programming (XP) yang </w:t>
      </w:r>
      <w:r w:rsidR="006704A6">
        <w:rPr>
          <w:rFonts w:ascii="XDPrime" w:eastAsia="Times New Roman" w:hAnsi="XDPrime" w:cs="Consolas"/>
          <w:bCs/>
          <w:noProof/>
          <w:sz w:val="22"/>
          <w:szCs w:val="22"/>
          <w:lang w:val="en-ID"/>
        </w:rPr>
        <w:t xml:space="preserve">memakai </w:t>
      </w:r>
      <w:r w:rsidRPr="00FB092C">
        <w:rPr>
          <w:rFonts w:ascii="XDPrime" w:eastAsia="Times New Roman" w:hAnsi="XDPrime" w:cs="Consolas"/>
          <w:bCs/>
          <w:noProof/>
          <w:sz w:val="22"/>
          <w:szCs w:val="22"/>
          <w:lang w:val="id-ID"/>
        </w:rPr>
        <w:t xml:space="preserve">pendekatan </w:t>
      </w:r>
      <w:r w:rsidR="006704A6">
        <w:rPr>
          <w:rFonts w:ascii="XDPrime" w:eastAsia="Times New Roman" w:hAnsi="XDPrime" w:cs="Consolas"/>
          <w:bCs/>
          <w:noProof/>
          <w:sz w:val="22"/>
          <w:szCs w:val="22"/>
          <w:lang w:val="en-ID"/>
        </w:rPr>
        <w:t xml:space="preserve">metode </w:t>
      </w:r>
      <w:r w:rsidRPr="00FB092C">
        <w:rPr>
          <w:rFonts w:ascii="XDPrime" w:eastAsia="Times New Roman" w:hAnsi="XDPrime" w:cs="Consolas"/>
          <w:bCs/>
          <w:noProof/>
          <w:sz w:val="22"/>
          <w:szCs w:val="22"/>
          <w:lang w:val="id-ID"/>
        </w:rPr>
        <w:t>agile.</w:t>
      </w:r>
      <w:r w:rsidR="00472738" w:rsidRPr="008D632B">
        <w:rPr>
          <w:rFonts w:ascii="XDPrime" w:eastAsia="Times New Roman" w:hAnsi="XDPrime" w:cs="Consolas"/>
          <w:bCs/>
          <w:noProof/>
          <w:sz w:val="22"/>
          <w:szCs w:val="22"/>
          <w:lang w:val="id-ID"/>
        </w:rPr>
        <w:fldChar w:fldCharType="begin" w:fldLock="1"/>
      </w:r>
      <w:r w:rsidR="00472738" w:rsidRPr="008D632B">
        <w:rPr>
          <w:rFonts w:ascii="XDPrime" w:eastAsia="Times New Roman" w:hAnsi="XDPrime" w:cs="Consolas"/>
          <w:bCs/>
          <w:noProof/>
          <w:sz w:val="22"/>
          <w:szCs w:val="22"/>
          <w:lang w:val="id-ID"/>
        </w:rPr>
        <w:instrText>ADDIN CSL_CITATION {"citationItems":[{"id":"ITEM-1","itemData":{"ISBN":"978-954-9526-62-2","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author":[{"dropping-particle":"","family":"Dzhurov","given":"Yani","non-dropping-particle":"","parse-names":false,"suffix":""},{"dropping-particle":"","family":"Krasteva","given":"Iva","non-dropping-particle":"","parse-names":false,"suffix":""},{"dropping-particle":"","family":"Ilieva","given":"Sylvia","non-dropping-particle":"","parse-names":false,"suffix":""}],"container-title":"International Conference on software, services &amp; semantic technologies","id":"ITEM-1","issue":"August 2016","issued":{"date-parts":[["2009"]]},"page":"252-259","title":"Personal Extreme Programming–An Agile Process for Autonomous Developers","type":"article-journal"},"uris":["http://www.mendeley.com/documents/?uuid=13d00deb-f75a-4660-b97b-ce271b17e748"]}],"mendeley":{"formattedCitation":"[3]","plainTextFormattedCitation":"[3]","previouslyFormattedCitation":"[3]"},"properties":{"noteIndex":0},"schema":"https://github.com/citation-style-language/schema/raw/master/csl-citation.json"}</w:instrText>
      </w:r>
      <w:r w:rsidR="00472738" w:rsidRPr="008D632B">
        <w:rPr>
          <w:rFonts w:ascii="XDPrime" w:eastAsia="Times New Roman" w:hAnsi="XDPrime" w:cs="Consolas"/>
          <w:bCs/>
          <w:noProof/>
          <w:sz w:val="22"/>
          <w:szCs w:val="22"/>
          <w:lang w:val="id-ID"/>
        </w:rPr>
        <w:fldChar w:fldCharType="separate"/>
      </w:r>
      <w:r w:rsidR="00472738" w:rsidRPr="008D632B">
        <w:rPr>
          <w:rFonts w:ascii="XDPrime" w:eastAsia="Times New Roman" w:hAnsi="XDPrime" w:cs="Consolas"/>
          <w:bCs/>
          <w:noProof/>
          <w:sz w:val="22"/>
          <w:szCs w:val="22"/>
          <w:lang w:val="id-ID"/>
        </w:rPr>
        <w:t>[3]</w:t>
      </w:r>
      <w:r w:rsidR="00472738" w:rsidRPr="008D632B">
        <w:rPr>
          <w:rFonts w:ascii="XDPrime" w:eastAsia="Times New Roman" w:hAnsi="XDPrime" w:cs="Consolas"/>
          <w:bCs/>
          <w:noProof/>
          <w:sz w:val="22"/>
          <w:szCs w:val="22"/>
          <w:lang w:val="id-ID"/>
        </w:rPr>
        <w:fldChar w:fldCharType="end"/>
      </w:r>
      <w:r w:rsidR="005233AA" w:rsidRPr="008D632B">
        <w:rPr>
          <w:rFonts w:ascii="XDPrime" w:eastAsia="Times New Roman" w:hAnsi="XDPrime" w:cs="Consolas"/>
          <w:bCs/>
          <w:noProof/>
          <w:sz w:val="22"/>
          <w:szCs w:val="22"/>
          <w:lang w:val="id-ID"/>
        </w:rPr>
        <w:t>.</w:t>
      </w:r>
    </w:p>
    <w:p w14:paraId="58340018" w14:textId="77777777" w:rsidR="00803E07" w:rsidRPr="000B3CC7" w:rsidRDefault="00803E07" w:rsidP="004F5238">
      <w:pPr>
        <w:spacing w:after="0" w:line="240" w:lineRule="auto"/>
        <w:ind w:left="1276" w:hanging="567"/>
        <w:jc w:val="both"/>
        <w:rPr>
          <w:rFonts w:ascii="XDPrime" w:eastAsia="Times New Roman" w:hAnsi="XDPrime" w:cs="Consolas"/>
          <w:b/>
          <w:noProof/>
          <w:sz w:val="22"/>
          <w:szCs w:val="22"/>
          <w:lang w:val="id-ID"/>
        </w:rPr>
      </w:pPr>
    </w:p>
    <w:p w14:paraId="0CD4D244" w14:textId="3246460F" w:rsidR="00990911" w:rsidRPr="000B3CC7" w:rsidRDefault="00990911" w:rsidP="00990911">
      <w:pPr>
        <w:spacing w:after="0" w:line="240" w:lineRule="auto"/>
        <w:ind w:left="426" w:hanging="426"/>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2.</w:t>
      </w:r>
      <w:r w:rsidR="0014338D" w:rsidRPr="000B3CC7">
        <w:rPr>
          <w:rFonts w:ascii="XDPrime" w:eastAsia="Times New Roman" w:hAnsi="XDPrime" w:cs="Consolas"/>
          <w:b/>
          <w:noProof/>
          <w:sz w:val="22"/>
          <w:szCs w:val="22"/>
          <w:lang w:val="id-ID"/>
        </w:rPr>
        <w:t>3</w:t>
      </w:r>
      <w:r w:rsidRPr="000B3CC7">
        <w:rPr>
          <w:rFonts w:ascii="XDPrime" w:eastAsia="Times New Roman" w:hAnsi="XDPrime" w:cs="Consolas"/>
          <w:b/>
          <w:noProof/>
          <w:sz w:val="22"/>
          <w:szCs w:val="22"/>
          <w:lang w:val="id-ID"/>
        </w:rPr>
        <w:tab/>
        <w:t>Tinjauan Pustaka (State of the Art)</w:t>
      </w:r>
    </w:p>
    <w:p w14:paraId="5B932C01" w14:textId="77777777" w:rsidR="002F1DF7" w:rsidRPr="000B3CC7" w:rsidRDefault="002F1DF7" w:rsidP="00990911">
      <w:pPr>
        <w:spacing w:after="0" w:line="240" w:lineRule="auto"/>
        <w:ind w:left="426" w:hanging="426"/>
        <w:rPr>
          <w:rFonts w:ascii="XDPrime" w:eastAsia="Times New Roman" w:hAnsi="XDPrime" w:cs="Consolas"/>
          <w:b/>
          <w:noProof/>
          <w:sz w:val="22"/>
          <w:szCs w:val="22"/>
          <w:lang w:val="id-ID"/>
        </w:rPr>
      </w:pPr>
    </w:p>
    <w:p w14:paraId="41D3C629" w14:textId="165554B2" w:rsidR="002F1DF7" w:rsidRPr="000B3CC7" w:rsidRDefault="00D86484" w:rsidP="00D86484">
      <w:pPr>
        <w:spacing w:after="0" w:line="360" w:lineRule="auto"/>
        <w:ind w:firstLine="720"/>
        <w:jc w:val="both"/>
        <w:rPr>
          <w:rFonts w:ascii="XDPrime" w:hAnsi="XDPrime" w:cs="Consolas"/>
          <w:noProof/>
          <w:sz w:val="22"/>
          <w:lang w:val="id-ID"/>
        </w:rPr>
      </w:pPr>
      <w:r w:rsidRPr="000B3CC7">
        <w:rPr>
          <w:rFonts w:ascii="XDPrime" w:hAnsi="XDPrime" w:cs="Consolas"/>
          <w:noProof/>
          <w:sz w:val="22"/>
          <w:lang w:val="id-ID"/>
        </w:rPr>
        <w:t>Berikut ini merupakan beberapa penelitian terdahulu yang terkait dengan rancang bangun sistem e – library, yaitu :</w:t>
      </w:r>
    </w:p>
    <w:tbl>
      <w:tblPr>
        <w:tblStyle w:val="TableGrid"/>
        <w:tblW w:w="5949" w:type="dxa"/>
        <w:tblLayout w:type="fixed"/>
        <w:tblLook w:val="04A0" w:firstRow="1" w:lastRow="0" w:firstColumn="1" w:lastColumn="0" w:noHBand="0" w:noVBand="1"/>
      </w:tblPr>
      <w:tblGrid>
        <w:gridCol w:w="562"/>
        <w:gridCol w:w="1134"/>
        <w:gridCol w:w="1134"/>
        <w:gridCol w:w="709"/>
        <w:gridCol w:w="1276"/>
        <w:gridCol w:w="1134"/>
      </w:tblGrid>
      <w:tr w:rsidR="005D7B39" w:rsidRPr="000B3CC7" w14:paraId="105521CF" w14:textId="4CA1C58C" w:rsidTr="005D7B39">
        <w:tc>
          <w:tcPr>
            <w:tcW w:w="562" w:type="dxa"/>
            <w:vAlign w:val="center"/>
          </w:tcPr>
          <w:p w14:paraId="33F2F317" w14:textId="095F8F1B"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No</w:t>
            </w:r>
          </w:p>
        </w:tc>
        <w:tc>
          <w:tcPr>
            <w:tcW w:w="1134" w:type="dxa"/>
            <w:vAlign w:val="center"/>
          </w:tcPr>
          <w:p w14:paraId="0A647A06" w14:textId="6C2F7167"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Peneliti</w:t>
            </w:r>
          </w:p>
        </w:tc>
        <w:tc>
          <w:tcPr>
            <w:tcW w:w="1134" w:type="dxa"/>
            <w:vAlign w:val="center"/>
          </w:tcPr>
          <w:p w14:paraId="4BA9E24A" w14:textId="2BB3DC5E"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Judul</w:t>
            </w:r>
          </w:p>
        </w:tc>
        <w:tc>
          <w:tcPr>
            <w:tcW w:w="709" w:type="dxa"/>
            <w:vAlign w:val="center"/>
          </w:tcPr>
          <w:p w14:paraId="0FCEEC8A" w14:textId="7DCB9C76"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Tahun</w:t>
            </w:r>
          </w:p>
        </w:tc>
        <w:tc>
          <w:tcPr>
            <w:tcW w:w="1276" w:type="dxa"/>
            <w:vAlign w:val="center"/>
          </w:tcPr>
          <w:p w14:paraId="18E60336" w14:textId="1CB6BA9E"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Hasil Penelitian</w:t>
            </w:r>
          </w:p>
        </w:tc>
        <w:tc>
          <w:tcPr>
            <w:tcW w:w="1134" w:type="dxa"/>
            <w:vAlign w:val="center"/>
          </w:tcPr>
          <w:p w14:paraId="752457C2" w14:textId="688674D5"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Relevansi Dengan Penelitian</w:t>
            </w:r>
          </w:p>
        </w:tc>
      </w:tr>
      <w:tr w:rsidR="005D7B39" w:rsidRPr="000B3CC7" w14:paraId="2A7C92E6" w14:textId="0E47ADC2" w:rsidTr="005D7B39">
        <w:tc>
          <w:tcPr>
            <w:tcW w:w="562" w:type="dxa"/>
            <w:vAlign w:val="center"/>
          </w:tcPr>
          <w:p w14:paraId="2CFEB41A" w14:textId="24D0F34F" w:rsidR="005D7B39" w:rsidRPr="000B3CC7" w:rsidRDefault="005D7B39"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1</w:t>
            </w:r>
          </w:p>
        </w:tc>
        <w:tc>
          <w:tcPr>
            <w:tcW w:w="1134" w:type="dxa"/>
            <w:vAlign w:val="center"/>
          </w:tcPr>
          <w:p w14:paraId="4250223C" w14:textId="566CEA1B" w:rsidR="005D7B39" w:rsidRPr="000B3CC7" w:rsidRDefault="003C6DDD" w:rsidP="005D7B39">
            <w:pPr>
              <w:spacing w:line="276" w:lineRule="auto"/>
              <w:rPr>
                <w:rFonts w:ascii="XDPrime" w:hAnsi="XDPrime" w:cs="Consolas"/>
                <w:noProof/>
                <w:sz w:val="16"/>
                <w:szCs w:val="16"/>
                <w:lang w:val="id-ID"/>
              </w:rPr>
            </w:pPr>
            <w:r w:rsidRPr="003C6DDD">
              <w:rPr>
                <w:rFonts w:ascii="XDPrime" w:hAnsi="XDPrime" w:cs="Consolas"/>
                <w:noProof/>
                <w:sz w:val="16"/>
                <w:szCs w:val="16"/>
                <w:lang w:val="id-ID"/>
              </w:rPr>
              <w:drawing>
                <wp:inline distT="0" distB="0" distL="0" distR="0" wp14:anchorId="2B5DE361" wp14:editId="4BE8C459">
                  <wp:extent cx="582930" cy="1278255"/>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82930" cy="1278255"/>
                          </a:xfrm>
                          <a:prstGeom prst="rect">
                            <a:avLst/>
                          </a:prstGeom>
                        </pic:spPr>
                      </pic:pic>
                    </a:graphicData>
                  </a:graphic>
                </wp:inline>
              </w:drawing>
            </w:r>
          </w:p>
        </w:tc>
        <w:tc>
          <w:tcPr>
            <w:tcW w:w="1134" w:type="dxa"/>
            <w:vAlign w:val="center"/>
          </w:tcPr>
          <w:p w14:paraId="173E3B01" w14:textId="0A857684" w:rsidR="005D7B39" w:rsidRPr="000B3CC7" w:rsidRDefault="003C6DDD" w:rsidP="005D7B39">
            <w:pPr>
              <w:spacing w:line="276" w:lineRule="auto"/>
              <w:rPr>
                <w:rFonts w:ascii="XDPrime" w:hAnsi="XDPrime" w:cs="Consolas"/>
                <w:noProof/>
                <w:sz w:val="16"/>
                <w:szCs w:val="16"/>
                <w:lang w:val="id-ID"/>
              </w:rPr>
            </w:pPr>
            <w:r w:rsidRPr="003C6DDD">
              <w:rPr>
                <w:rFonts w:ascii="XDPrime" w:hAnsi="XDPrime" w:cs="Consolas"/>
                <w:noProof/>
                <w:sz w:val="16"/>
                <w:szCs w:val="16"/>
                <w:lang w:val="id-ID"/>
              </w:rPr>
              <w:drawing>
                <wp:inline distT="0" distB="0" distL="0" distR="0" wp14:anchorId="3D205E86" wp14:editId="1DD719D7">
                  <wp:extent cx="582930" cy="986790"/>
                  <wp:effectExtent l="0" t="0" r="762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82930" cy="986790"/>
                          </a:xfrm>
                          <a:prstGeom prst="rect">
                            <a:avLst/>
                          </a:prstGeom>
                        </pic:spPr>
                      </pic:pic>
                    </a:graphicData>
                  </a:graphic>
                </wp:inline>
              </w:drawing>
            </w:r>
          </w:p>
        </w:tc>
        <w:tc>
          <w:tcPr>
            <w:tcW w:w="709" w:type="dxa"/>
            <w:vAlign w:val="center"/>
          </w:tcPr>
          <w:p w14:paraId="0AC7B522" w14:textId="25DBB6B8" w:rsidR="005D7B39" w:rsidRPr="000B3CC7" w:rsidRDefault="005D7B39"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2020</w:t>
            </w:r>
          </w:p>
        </w:tc>
        <w:tc>
          <w:tcPr>
            <w:tcW w:w="1276" w:type="dxa"/>
            <w:vAlign w:val="center"/>
          </w:tcPr>
          <w:p w14:paraId="2444453A" w14:textId="19CFB3F3" w:rsidR="005D7B39" w:rsidRPr="000B3CC7" w:rsidRDefault="005D7B39"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jelaskan penerapan metode PXP (Personal Extrem</w:t>
            </w:r>
            <w:r w:rsidR="00231C2A" w:rsidRPr="000B3CC7">
              <w:rPr>
                <w:rFonts w:ascii="XDPrime" w:hAnsi="XDPrime" w:cs="Consolas"/>
                <w:noProof/>
                <w:sz w:val="16"/>
                <w:szCs w:val="16"/>
                <w:lang w:val="id-ID"/>
              </w:rPr>
              <w:t>e</w:t>
            </w:r>
            <w:r w:rsidRPr="000B3CC7">
              <w:rPr>
                <w:rFonts w:ascii="XDPrime" w:hAnsi="XDPrime" w:cs="Consolas"/>
                <w:noProof/>
                <w:sz w:val="16"/>
                <w:szCs w:val="16"/>
                <w:lang w:val="id-ID"/>
              </w:rPr>
              <w:t xml:space="preserve"> Programming) dan diimplementasikan pada sistem </w:t>
            </w:r>
            <w:r w:rsidR="00231C2A" w:rsidRPr="000B3CC7">
              <w:rPr>
                <w:rFonts w:ascii="XDPrime" w:hAnsi="XDPrime" w:cs="Consolas"/>
                <w:noProof/>
                <w:sz w:val="16"/>
                <w:szCs w:val="16"/>
                <w:lang w:val="id-ID"/>
              </w:rPr>
              <w:t xml:space="preserve">E </w:t>
            </w:r>
            <w:r w:rsidRPr="000B3CC7">
              <w:rPr>
                <w:rFonts w:ascii="XDPrime" w:hAnsi="XDPrime" w:cs="Consolas"/>
                <w:noProof/>
                <w:sz w:val="16"/>
                <w:szCs w:val="16"/>
                <w:lang w:val="id-ID"/>
              </w:rPr>
              <w:t>-</w:t>
            </w:r>
            <w:r w:rsidR="00231C2A" w:rsidRPr="000B3CC7">
              <w:rPr>
                <w:rFonts w:ascii="XDPrime" w:hAnsi="XDPrime" w:cs="Consolas"/>
                <w:noProof/>
                <w:sz w:val="16"/>
                <w:szCs w:val="16"/>
                <w:lang w:val="id-ID"/>
              </w:rPr>
              <w:t>L</w:t>
            </w:r>
            <w:r w:rsidRPr="000B3CC7">
              <w:rPr>
                <w:rFonts w:ascii="XDPrime" w:hAnsi="XDPrime" w:cs="Consolas"/>
                <w:noProof/>
                <w:sz w:val="16"/>
                <w:szCs w:val="16"/>
                <w:lang w:val="id-ID"/>
              </w:rPr>
              <w:t>ibrary</w:t>
            </w:r>
          </w:p>
        </w:tc>
        <w:tc>
          <w:tcPr>
            <w:tcW w:w="1134" w:type="dxa"/>
            <w:vAlign w:val="center"/>
          </w:tcPr>
          <w:p w14:paraId="6EE19DC0" w14:textId="1C8C8B4B" w:rsidR="005D7B39" w:rsidRPr="000B3CC7" w:rsidRDefault="00231C2A"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erapkan metode PXP (Personal Extreme Programming) pada sistem E – Library</w:t>
            </w:r>
          </w:p>
        </w:tc>
      </w:tr>
      <w:tr w:rsidR="005D7B39" w:rsidRPr="000B3CC7" w14:paraId="6392DD91" w14:textId="606DCA61" w:rsidTr="00D653AE">
        <w:tc>
          <w:tcPr>
            <w:tcW w:w="562" w:type="dxa"/>
            <w:vAlign w:val="center"/>
          </w:tcPr>
          <w:p w14:paraId="081C4837" w14:textId="56C8793D" w:rsidR="005D7B39" w:rsidRPr="000B3CC7" w:rsidRDefault="00231C2A"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2</w:t>
            </w:r>
          </w:p>
        </w:tc>
        <w:tc>
          <w:tcPr>
            <w:tcW w:w="1134" w:type="dxa"/>
            <w:vAlign w:val="center"/>
          </w:tcPr>
          <w:p w14:paraId="400B2479" w14:textId="69273576" w:rsidR="005D7B39" w:rsidRPr="000B3CC7" w:rsidRDefault="003C6DDD" w:rsidP="00D653AE">
            <w:pPr>
              <w:spacing w:line="360" w:lineRule="auto"/>
              <w:rPr>
                <w:rFonts w:ascii="XDPrime" w:hAnsi="XDPrime" w:cs="Consolas"/>
                <w:noProof/>
                <w:sz w:val="16"/>
                <w:szCs w:val="16"/>
                <w:lang w:val="id-ID"/>
              </w:rPr>
            </w:pPr>
            <w:r w:rsidRPr="003C6DDD">
              <w:rPr>
                <w:rFonts w:ascii="XDPrime" w:hAnsi="XDPrime" w:cs="Consolas"/>
                <w:noProof/>
                <w:sz w:val="16"/>
                <w:szCs w:val="16"/>
                <w:lang w:val="id-ID"/>
              </w:rPr>
              <w:drawing>
                <wp:inline distT="0" distB="0" distL="0" distR="0" wp14:anchorId="203ACD9B" wp14:editId="6D7AA9D8">
                  <wp:extent cx="455051" cy="869950"/>
                  <wp:effectExtent l="0" t="0" r="254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2600" cy="884383"/>
                          </a:xfrm>
                          <a:prstGeom prst="rect">
                            <a:avLst/>
                          </a:prstGeom>
                        </pic:spPr>
                      </pic:pic>
                    </a:graphicData>
                  </a:graphic>
                </wp:inline>
              </w:drawing>
            </w:r>
          </w:p>
        </w:tc>
        <w:tc>
          <w:tcPr>
            <w:tcW w:w="1134" w:type="dxa"/>
            <w:vAlign w:val="center"/>
          </w:tcPr>
          <w:p w14:paraId="0682FC2B" w14:textId="62EEBD78" w:rsidR="005D7B39" w:rsidRPr="000B3CC7" w:rsidRDefault="003C6DDD" w:rsidP="00D653AE">
            <w:pPr>
              <w:spacing w:line="360" w:lineRule="auto"/>
              <w:rPr>
                <w:rFonts w:ascii="XDPrime" w:hAnsi="XDPrime" w:cs="Consolas"/>
                <w:noProof/>
                <w:sz w:val="16"/>
                <w:szCs w:val="16"/>
                <w:lang w:val="id-ID"/>
              </w:rPr>
            </w:pPr>
            <w:r w:rsidRPr="003C6DDD">
              <w:rPr>
                <w:rFonts w:ascii="XDPrime" w:hAnsi="XDPrime" w:cs="Consolas"/>
                <w:noProof/>
                <w:sz w:val="16"/>
                <w:szCs w:val="16"/>
                <w:lang w:val="id-ID"/>
              </w:rPr>
              <w:drawing>
                <wp:inline distT="0" distB="0" distL="0" distR="0" wp14:anchorId="7BE77EBB" wp14:editId="7AF5B97A">
                  <wp:extent cx="582930" cy="1577975"/>
                  <wp:effectExtent l="0" t="0" r="762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82930" cy="1577975"/>
                          </a:xfrm>
                          <a:prstGeom prst="rect">
                            <a:avLst/>
                          </a:prstGeom>
                        </pic:spPr>
                      </pic:pic>
                    </a:graphicData>
                  </a:graphic>
                </wp:inline>
              </w:drawing>
            </w:r>
          </w:p>
        </w:tc>
        <w:tc>
          <w:tcPr>
            <w:tcW w:w="709" w:type="dxa"/>
            <w:vAlign w:val="center"/>
          </w:tcPr>
          <w:p w14:paraId="101DD577" w14:textId="11F2AA04" w:rsidR="005D7B39" w:rsidRPr="000B3CC7" w:rsidRDefault="00231C2A"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201</w:t>
            </w:r>
            <w:r w:rsidR="00D653AE" w:rsidRPr="000B3CC7">
              <w:rPr>
                <w:rFonts w:ascii="XDPrime" w:hAnsi="XDPrime" w:cs="Consolas"/>
                <w:noProof/>
                <w:sz w:val="16"/>
                <w:szCs w:val="16"/>
                <w:lang w:val="id-ID"/>
              </w:rPr>
              <w:t>3</w:t>
            </w:r>
          </w:p>
        </w:tc>
        <w:tc>
          <w:tcPr>
            <w:tcW w:w="1276" w:type="dxa"/>
            <w:vAlign w:val="center"/>
          </w:tcPr>
          <w:p w14:paraId="7ADCE6EF" w14:textId="02181184" w:rsidR="005D7B39" w:rsidRPr="000B3CC7" w:rsidRDefault="00231C2A"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 xml:space="preserve">Menjelaskan pengembangan E – Library menggunakan bahasa </w:t>
            </w:r>
            <w:r w:rsidR="00D653AE" w:rsidRPr="000B3CC7">
              <w:rPr>
                <w:rFonts w:ascii="XDPrime" w:hAnsi="XDPrime" w:cs="Consolas"/>
                <w:noProof/>
                <w:sz w:val="16"/>
                <w:szCs w:val="16"/>
                <w:lang w:val="id-ID"/>
              </w:rPr>
              <w:t>PHP.</w:t>
            </w:r>
          </w:p>
        </w:tc>
        <w:tc>
          <w:tcPr>
            <w:tcW w:w="1134" w:type="dxa"/>
            <w:vAlign w:val="center"/>
          </w:tcPr>
          <w:p w14:paraId="6EF9E059" w14:textId="57F8D81B"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 xml:space="preserve">Menerapkan pengembangan sistem E – Library dengan menggunakan bahasa dasar PHP </w:t>
            </w:r>
          </w:p>
        </w:tc>
      </w:tr>
      <w:tr w:rsidR="005D7B39" w:rsidRPr="000B3CC7" w14:paraId="32B0C6C9" w14:textId="0320B2DE" w:rsidTr="00D653AE">
        <w:tc>
          <w:tcPr>
            <w:tcW w:w="562" w:type="dxa"/>
            <w:vAlign w:val="center"/>
          </w:tcPr>
          <w:p w14:paraId="144AEB61" w14:textId="00876BAA"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3</w:t>
            </w:r>
          </w:p>
        </w:tc>
        <w:tc>
          <w:tcPr>
            <w:tcW w:w="1134" w:type="dxa"/>
            <w:vAlign w:val="center"/>
          </w:tcPr>
          <w:p w14:paraId="087ED0B0" w14:textId="77777777" w:rsidR="003C6DDD" w:rsidRDefault="003C6DDD" w:rsidP="00D653AE">
            <w:pPr>
              <w:spacing w:line="360" w:lineRule="auto"/>
              <w:rPr>
                <w:rFonts w:ascii="XDPrime" w:hAnsi="XDPrime" w:cs="Consolas"/>
                <w:noProof/>
                <w:sz w:val="16"/>
                <w:szCs w:val="16"/>
                <w:lang w:val="id-ID"/>
              </w:rPr>
            </w:pPr>
            <w:r w:rsidRPr="003C6DDD">
              <w:rPr>
                <w:rFonts w:ascii="XDPrime" w:hAnsi="XDPrime" w:cs="Consolas"/>
                <w:noProof/>
                <w:sz w:val="16"/>
                <w:szCs w:val="16"/>
                <w:lang w:val="id-ID"/>
              </w:rPr>
              <w:drawing>
                <wp:inline distT="0" distB="0" distL="0" distR="0" wp14:anchorId="2E1CBB44" wp14:editId="1F48FE91">
                  <wp:extent cx="582930" cy="791210"/>
                  <wp:effectExtent l="0" t="0" r="762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82930" cy="791210"/>
                          </a:xfrm>
                          <a:prstGeom prst="rect">
                            <a:avLst/>
                          </a:prstGeom>
                        </pic:spPr>
                      </pic:pic>
                    </a:graphicData>
                  </a:graphic>
                </wp:inline>
              </w:drawing>
            </w:r>
          </w:p>
          <w:p w14:paraId="1934AAB4" w14:textId="6519B0E9" w:rsidR="005D7B39" w:rsidRPr="000B3CC7" w:rsidRDefault="003C6DDD" w:rsidP="00D653AE">
            <w:pPr>
              <w:spacing w:line="360" w:lineRule="auto"/>
              <w:rPr>
                <w:rFonts w:ascii="XDPrime" w:hAnsi="XDPrime" w:cs="Consolas"/>
                <w:noProof/>
                <w:sz w:val="16"/>
                <w:szCs w:val="16"/>
                <w:lang w:val="id-ID"/>
              </w:rPr>
            </w:pPr>
            <w:r w:rsidRPr="003C6DDD">
              <w:rPr>
                <w:rFonts w:ascii="XDPrime" w:hAnsi="XDPrime" w:cs="Consolas"/>
                <w:noProof/>
                <w:sz w:val="16"/>
                <w:szCs w:val="16"/>
                <w:lang w:val="id-ID"/>
              </w:rPr>
              <w:lastRenderedPageBreak/>
              <w:drawing>
                <wp:inline distT="0" distB="0" distL="0" distR="0" wp14:anchorId="25A4BDB4" wp14:editId="3C0E5AD0">
                  <wp:extent cx="582930" cy="488950"/>
                  <wp:effectExtent l="0" t="0" r="762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2930" cy="488950"/>
                          </a:xfrm>
                          <a:prstGeom prst="rect">
                            <a:avLst/>
                          </a:prstGeom>
                        </pic:spPr>
                      </pic:pic>
                    </a:graphicData>
                  </a:graphic>
                </wp:inline>
              </w:drawing>
            </w:r>
          </w:p>
        </w:tc>
        <w:tc>
          <w:tcPr>
            <w:tcW w:w="1134" w:type="dxa"/>
            <w:vAlign w:val="center"/>
          </w:tcPr>
          <w:p w14:paraId="24A1492D" w14:textId="77777777" w:rsidR="003C6DDD" w:rsidRDefault="003C6DDD" w:rsidP="00D653AE">
            <w:pPr>
              <w:spacing w:line="360" w:lineRule="auto"/>
              <w:rPr>
                <w:rFonts w:ascii="XDPrime" w:hAnsi="XDPrime" w:cs="Consolas"/>
                <w:noProof/>
                <w:sz w:val="16"/>
                <w:szCs w:val="16"/>
                <w:lang w:val="id-ID"/>
              </w:rPr>
            </w:pPr>
            <w:r w:rsidRPr="003C6DDD">
              <w:rPr>
                <w:rFonts w:ascii="XDPrime" w:hAnsi="XDPrime" w:cs="Consolas"/>
                <w:noProof/>
                <w:sz w:val="16"/>
                <w:szCs w:val="16"/>
                <w:lang w:val="id-ID"/>
              </w:rPr>
              <w:lastRenderedPageBreak/>
              <w:drawing>
                <wp:inline distT="0" distB="0" distL="0" distR="0" wp14:anchorId="4BD6028E" wp14:editId="1FBCFF8B">
                  <wp:extent cx="582930" cy="791210"/>
                  <wp:effectExtent l="0" t="0" r="762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2930" cy="791210"/>
                          </a:xfrm>
                          <a:prstGeom prst="rect">
                            <a:avLst/>
                          </a:prstGeom>
                        </pic:spPr>
                      </pic:pic>
                    </a:graphicData>
                  </a:graphic>
                </wp:inline>
              </w:drawing>
            </w:r>
          </w:p>
          <w:p w14:paraId="1485734A" w14:textId="3FA00314" w:rsidR="005D7B39" w:rsidRPr="000B3CC7" w:rsidRDefault="003C6DDD" w:rsidP="00D653AE">
            <w:pPr>
              <w:spacing w:line="360" w:lineRule="auto"/>
              <w:rPr>
                <w:rFonts w:ascii="XDPrime" w:hAnsi="XDPrime" w:cs="Consolas"/>
                <w:noProof/>
                <w:sz w:val="16"/>
                <w:szCs w:val="16"/>
                <w:lang w:val="id-ID"/>
              </w:rPr>
            </w:pPr>
            <w:r w:rsidRPr="003C6DDD">
              <w:rPr>
                <w:rFonts w:ascii="XDPrime" w:hAnsi="XDPrime" w:cs="Consolas"/>
                <w:noProof/>
                <w:sz w:val="16"/>
                <w:szCs w:val="16"/>
                <w:lang w:val="id-ID"/>
              </w:rPr>
              <w:lastRenderedPageBreak/>
              <w:drawing>
                <wp:inline distT="0" distB="0" distL="0" distR="0" wp14:anchorId="78A2EDC7" wp14:editId="1D88F17E">
                  <wp:extent cx="582930" cy="97155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2930" cy="971550"/>
                          </a:xfrm>
                          <a:prstGeom prst="rect">
                            <a:avLst/>
                          </a:prstGeom>
                        </pic:spPr>
                      </pic:pic>
                    </a:graphicData>
                  </a:graphic>
                </wp:inline>
              </w:drawing>
            </w:r>
          </w:p>
        </w:tc>
        <w:tc>
          <w:tcPr>
            <w:tcW w:w="709" w:type="dxa"/>
            <w:vAlign w:val="center"/>
          </w:tcPr>
          <w:p w14:paraId="06F651E7" w14:textId="5355FAD6"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lastRenderedPageBreak/>
              <w:t>2021</w:t>
            </w:r>
          </w:p>
        </w:tc>
        <w:tc>
          <w:tcPr>
            <w:tcW w:w="1276" w:type="dxa"/>
            <w:vAlign w:val="center"/>
          </w:tcPr>
          <w:p w14:paraId="5F3CE1AD" w14:textId="748128C1"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 xml:space="preserve">Menjelaskan perbandingan bahasa pemrograman PHP Laravel </w:t>
            </w:r>
            <w:r w:rsidRPr="000B3CC7">
              <w:rPr>
                <w:rFonts w:ascii="XDPrime" w:hAnsi="XDPrime" w:cs="Consolas"/>
                <w:noProof/>
                <w:sz w:val="16"/>
                <w:szCs w:val="16"/>
                <w:lang w:val="id-ID"/>
              </w:rPr>
              <w:lastRenderedPageBreak/>
              <w:t>dengan PHP Native</w:t>
            </w:r>
          </w:p>
        </w:tc>
        <w:tc>
          <w:tcPr>
            <w:tcW w:w="1134" w:type="dxa"/>
            <w:vAlign w:val="center"/>
          </w:tcPr>
          <w:p w14:paraId="187A9DEE" w14:textId="002E5F3B"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lastRenderedPageBreak/>
              <w:t xml:space="preserve">Mempelajari perbandingan bahasa pemrograman PHP </w:t>
            </w:r>
            <w:r w:rsidRPr="000B3CC7">
              <w:rPr>
                <w:rFonts w:ascii="XDPrime" w:hAnsi="XDPrime" w:cs="Consolas"/>
                <w:noProof/>
                <w:sz w:val="16"/>
                <w:szCs w:val="16"/>
                <w:lang w:val="id-ID"/>
              </w:rPr>
              <w:lastRenderedPageBreak/>
              <w:t>Laravel dengan PHP Native</w:t>
            </w:r>
          </w:p>
        </w:tc>
      </w:tr>
      <w:tr w:rsidR="005D7B39" w:rsidRPr="000B3CC7" w14:paraId="4701F63F" w14:textId="33097E8B" w:rsidTr="005D7B39">
        <w:tc>
          <w:tcPr>
            <w:tcW w:w="562" w:type="dxa"/>
          </w:tcPr>
          <w:p w14:paraId="42C6EBE1" w14:textId="0E0815A1" w:rsidR="005D7B39" w:rsidRPr="000B3CC7" w:rsidRDefault="00D653AE"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lastRenderedPageBreak/>
              <w:t>4</w:t>
            </w:r>
          </w:p>
        </w:tc>
        <w:tc>
          <w:tcPr>
            <w:tcW w:w="1134" w:type="dxa"/>
          </w:tcPr>
          <w:p w14:paraId="6453EEED" w14:textId="6A40FAEA" w:rsidR="005D7B39" w:rsidRPr="000B3CC7" w:rsidRDefault="003C6DDD" w:rsidP="003228A1">
            <w:pPr>
              <w:spacing w:line="360" w:lineRule="auto"/>
              <w:jc w:val="both"/>
              <w:rPr>
                <w:rFonts w:ascii="XDPrime" w:hAnsi="XDPrime" w:cs="Consolas"/>
                <w:noProof/>
                <w:sz w:val="16"/>
                <w:szCs w:val="16"/>
                <w:lang w:val="id-ID"/>
              </w:rPr>
            </w:pPr>
            <w:r w:rsidRPr="003C6DDD">
              <w:rPr>
                <w:rFonts w:ascii="XDPrime" w:hAnsi="XDPrime" w:cs="Consolas"/>
                <w:noProof/>
                <w:sz w:val="16"/>
                <w:szCs w:val="16"/>
                <w:lang w:val="id-ID"/>
              </w:rPr>
              <w:drawing>
                <wp:inline distT="0" distB="0" distL="0" distR="0" wp14:anchorId="59E6D38D" wp14:editId="074E9B52">
                  <wp:extent cx="582930" cy="78740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82930" cy="787400"/>
                          </a:xfrm>
                          <a:prstGeom prst="rect">
                            <a:avLst/>
                          </a:prstGeom>
                        </pic:spPr>
                      </pic:pic>
                    </a:graphicData>
                  </a:graphic>
                </wp:inline>
              </w:drawing>
            </w:r>
          </w:p>
        </w:tc>
        <w:tc>
          <w:tcPr>
            <w:tcW w:w="1134" w:type="dxa"/>
          </w:tcPr>
          <w:p w14:paraId="0301F249" w14:textId="451B7B2C" w:rsidR="005D7B39" w:rsidRPr="000B3CC7" w:rsidRDefault="003C6DDD" w:rsidP="003228A1">
            <w:pPr>
              <w:spacing w:line="360" w:lineRule="auto"/>
              <w:jc w:val="both"/>
              <w:rPr>
                <w:rFonts w:ascii="XDPrime" w:hAnsi="XDPrime" w:cs="Consolas"/>
                <w:noProof/>
                <w:sz w:val="16"/>
                <w:szCs w:val="16"/>
                <w:lang w:val="id-ID"/>
              </w:rPr>
            </w:pPr>
            <w:r w:rsidRPr="003C6DDD">
              <w:rPr>
                <w:rFonts w:ascii="XDPrime" w:hAnsi="XDPrime" w:cs="Consolas"/>
                <w:noProof/>
                <w:sz w:val="16"/>
                <w:szCs w:val="16"/>
                <w:lang w:val="id-ID"/>
              </w:rPr>
              <w:drawing>
                <wp:inline distT="0" distB="0" distL="0" distR="0" wp14:anchorId="4A512279" wp14:editId="25A44D7B">
                  <wp:extent cx="582930" cy="1607820"/>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82930" cy="1607820"/>
                          </a:xfrm>
                          <a:prstGeom prst="rect">
                            <a:avLst/>
                          </a:prstGeom>
                        </pic:spPr>
                      </pic:pic>
                    </a:graphicData>
                  </a:graphic>
                </wp:inline>
              </w:drawing>
            </w:r>
          </w:p>
        </w:tc>
        <w:tc>
          <w:tcPr>
            <w:tcW w:w="709" w:type="dxa"/>
          </w:tcPr>
          <w:p w14:paraId="7954D87C" w14:textId="26AD8EB9" w:rsidR="005D7B39" w:rsidRPr="000B3CC7" w:rsidRDefault="00474F59"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2020</w:t>
            </w:r>
          </w:p>
        </w:tc>
        <w:tc>
          <w:tcPr>
            <w:tcW w:w="1276" w:type="dxa"/>
          </w:tcPr>
          <w:p w14:paraId="5142EBD7" w14:textId="52A46CDF" w:rsidR="005D7B39" w:rsidRPr="000B3CC7" w:rsidRDefault="00474F59"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Menerapkan pengembangan E – Library menggunakan bahasa pemrograman PHP Codeigniter dan  Database MySQL</w:t>
            </w:r>
          </w:p>
        </w:tc>
        <w:tc>
          <w:tcPr>
            <w:tcW w:w="1134" w:type="dxa"/>
          </w:tcPr>
          <w:p w14:paraId="0E486521" w14:textId="03B11F21" w:rsidR="005D7B39" w:rsidRPr="000B3CC7" w:rsidRDefault="00474F59"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 xml:space="preserve">Menerapkan pengembangan E – Library menggunakan Database MySQL </w:t>
            </w:r>
          </w:p>
        </w:tc>
      </w:tr>
      <w:tr w:rsidR="005D7B39" w:rsidRPr="000B3CC7" w14:paraId="2EB1F478" w14:textId="0A5C532C" w:rsidTr="00474F59">
        <w:tc>
          <w:tcPr>
            <w:tcW w:w="562" w:type="dxa"/>
            <w:vAlign w:val="center"/>
          </w:tcPr>
          <w:p w14:paraId="3150A9A0" w14:textId="3D03F979"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5</w:t>
            </w:r>
          </w:p>
        </w:tc>
        <w:tc>
          <w:tcPr>
            <w:tcW w:w="1134" w:type="dxa"/>
            <w:vAlign w:val="center"/>
          </w:tcPr>
          <w:p w14:paraId="7E8837B0" w14:textId="105787D4" w:rsidR="005D7B39" w:rsidRPr="000B3CC7" w:rsidRDefault="003C6DDD" w:rsidP="00474F59">
            <w:pPr>
              <w:spacing w:line="360" w:lineRule="auto"/>
              <w:rPr>
                <w:rFonts w:ascii="XDPrime" w:hAnsi="XDPrime" w:cs="Consolas"/>
                <w:noProof/>
                <w:sz w:val="16"/>
                <w:szCs w:val="16"/>
                <w:lang w:val="id-ID"/>
              </w:rPr>
            </w:pPr>
            <w:r w:rsidRPr="003C6DDD">
              <w:rPr>
                <w:rFonts w:ascii="XDPrime" w:hAnsi="XDPrime" w:cs="Consolas"/>
                <w:noProof/>
                <w:sz w:val="16"/>
                <w:szCs w:val="16"/>
                <w:lang w:val="id-ID"/>
              </w:rPr>
              <w:drawing>
                <wp:inline distT="0" distB="0" distL="0" distR="0" wp14:anchorId="09029B9F" wp14:editId="11D889CF">
                  <wp:extent cx="524779" cy="469900"/>
                  <wp:effectExtent l="0" t="0" r="889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5986" cy="470980"/>
                          </a:xfrm>
                          <a:prstGeom prst="rect">
                            <a:avLst/>
                          </a:prstGeom>
                        </pic:spPr>
                      </pic:pic>
                    </a:graphicData>
                  </a:graphic>
                </wp:inline>
              </w:drawing>
            </w:r>
          </w:p>
        </w:tc>
        <w:tc>
          <w:tcPr>
            <w:tcW w:w="1134" w:type="dxa"/>
            <w:vAlign w:val="center"/>
          </w:tcPr>
          <w:p w14:paraId="4ACD4F9A" w14:textId="09533AA6" w:rsidR="005D7B39" w:rsidRPr="000B3CC7" w:rsidRDefault="003C6DDD" w:rsidP="00474F59">
            <w:pPr>
              <w:spacing w:line="360" w:lineRule="auto"/>
              <w:rPr>
                <w:rFonts w:ascii="XDPrime" w:hAnsi="XDPrime" w:cs="Consolas"/>
                <w:noProof/>
                <w:sz w:val="16"/>
                <w:szCs w:val="16"/>
                <w:lang w:val="id-ID"/>
              </w:rPr>
            </w:pPr>
            <w:r w:rsidRPr="003C6DDD">
              <w:rPr>
                <w:rFonts w:ascii="XDPrime" w:hAnsi="XDPrime" w:cs="Consolas"/>
                <w:noProof/>
                <w:sz w:val="16"/>
                <w:szCs w:val="16"/>
                <w:lang w:val="id-ID"/>
              </w:rPr>
              <w:drawing>
                <wp:inline distT="0" distB="0" distL="0" distR="0" wp14:anchorId="58FDAB2D" wp14:editId="169CB205">
                  <wp:extent cx="582930" cy="2204085"/>
                  <wp:effectExtent l="0" t="0" r="762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82930" cy="2204085"/>
                          </a:xfrm>
                          <a:prstGeom prst="rect">
                            <a:avLst/>
                          </a:prstGeom>
                        </pic:spPr>
                      </pic:pic>
                    </a:graphicData>
                  </a:graphic>
                </wp:inline>
              </w:drawing>
            </w:r>
          </w:p>
        </w:tc>
        <w:tc>
          <w:tcPr>
            <w:tcW w:w="709" w:type="dxa"/>
            <w:vAlign w:val="center"/>
          </w:tcPr>
          <w:p w14:paraId="7C6E4DF7" w14:textId="015EFA4B"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2021</w:t>
            </w:r>
          </w:p>
        </w:tc>
        <w:tc>
          <w:tcPr>
            <w:tcW w:w="1276" w:type="dxa"/>
            <w:vAlign w:val="center"/>
          </w:tcPr>
          <w:p w14:paraId="38FF78F8" w14:textId="460CEBF2"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jelaskan pengembangan aplikasi pemilihan ketua HMSI dengan metode PXP</w:t>
            </w:r>
          </w:p>
        </w:tc>
        <w:tc>
          <w:tcPr>
            <w:tcW w:w="1134" w:type="dxa"/>
            <w:vAlign w:val="center"/>
          </w:tcPr>
          <w:p w14:paraId="12EF6A99" w14:textId="0B89847B"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erapkan metode PXP dalam pengembangan sistem</w:t>
            </w:r>
          </w:p>
        </w:tc>
      </w:tr>
    </w:tbl>
    <w:p w14:paraId="629EF333" w14:textId="77777777" w:rsidR="00D86484" w:rsidRPr="000B3CC7" w:rsidRDefault="00D86484" w:rsidP="003228A1">
      <w:pPr>
        <w:spacing w:after="0" w:line="360" w:lineRule="auto"/>
        <w:jc w:val="both"/>
        <w:rPr>
          <w:rFonts w:ascii="XDPrime" w:hAnsi="XDPrime" w:cs="Consolas"/>
          <w:noProof/>
          <w:sz w:val="22"/>
          <w:lang w:val="id-ID"/>
        </w:rPr>
      </w:pPr>
    </w:p>
    <w:p w14:paraId="4FB9A4F0" w14:textId="77777777" w:rsidR="00BD4DE7" w:rsidRPr="000B3CC7" w:rsidRDefault="00BD4DE7" w:rsidP="002F1DF7">
      <w:pPr>
        <w:spacing w:after="0" w:line="360" w:lineRule="auto"/>
        <w:ind w:firstLine="567"/>
        <w:jc w:val="center"/>
        <w:rPr>
          <w:rFonts w:ascii="XDPrime" w:eastAsia="Times New Roman" w:hAnsi="XDPrime" w:cs="Consolas"/>
          <w:b/>
          <w:noProof/>
          <w:sz w:val="24"/>
          <w:szCs w:val="22"/>
          <w:lang w:val="id-ID"/>
        </w:rPr>
        <w:sectPr w:rsidR="00BD4DE7" w:rsidRPr="000B3CC7" w:rsidSect="00B3046A">
          <w:headerReference w:type="default" r:id="rId26"/>
          <w:headerReference w:type="first" r:id="rId27"/>
          <w:footerReference w:type="first" r:id="rId28"/>
          <w:pgSz w:w="8391" w:h="11907" w:code="11"/>
          <w:pgMar w:top="1134" w:right="1134" w:bottom="1134" w:left="1418" w:header="0" w:footer="283" w:gutter="0"/>
          <w:pgNumType w:start="6"/>
          <w:cols w:space="720"/>
          <w:titlePg/>
          <w:docGrid w:linePitch="326"/>
        </w:sectPr>
      </w:pPr>
    </w:p>
    <w:p w14:paraId="7465FC9E" w14:textId="03903E7B" w:rsidR="00990911" w:rsidRPr="000B3CC7" w:rsidRDefault="00990911" w:rsidP="00B7355C">
      <w:pPr>
        <w:spacing w:after="0" w:line="36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BAB III</w:t>
      </w:r>
    </w:p>
    <w:p w14:paraId="07991E8E" w14:textId="77777777" w:rsidR="00990911" w:rsidRPr="000B3CC7" w:rsidRDefault="00990911" w:rsidP="002F1DF7">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t>METODOLOGI PENELITIAN</w:t>
      </w:r>
    </w:p>
    <w:p w14:paraId="1835E975"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6749E5FF" w14:textId="5B07088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3.1</w:t>
      </w:r>
      <w:r w:rsidRPr="000B3CC7">
        <w:rPr>
          <w:rFonts w:ascii="XDPrime" w:eastAsia="Times New Roman" w:hAnsi="XDPrime" w:cs="Consolas"/>
          <w:b/>
          <w:noProof/>
          <w:sz w:val="22"/>
          <w:szCs w:val="22"/>
          <w:lang w:val="id-ID"/>
        </w:rPr>
        <w:tab/>
        <w:t>Metode Penelitian</w:t>
      </w:r>
    </w:p>
    <w:p w14:paraId="19096631" w14:textId="37DF07CE"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p>
    <w:p w14:paraId="023B30F2" w14:textId="77DDA99B"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Alat dan Bahan</w:t>
      </w:r>
    </w:p>
    <w:p w14:paraId="3240A120" w14:textId="2A0A60B5" w:rsidR="00813428" w:rsidRPr="000B3CC7" w:rsidRDefault="00813428" w:rsidP="00813428">
      <w:pPr>
        <w:spacing w:after="0" w:line="240" w:lineRule="auto"/>
        <w:ind w:left="1287"/>
        <w:jc w:val="both"/>
        <w:rPr>
          <w:rFonts w:ascii="XDPrime" w:eastAsia="Times New Roman" w:hAnsi="XDPrime" w:cs="Consolas"/>
          <w:bCs/>
          <w:noProof/>
          <w:sz w:val="22"/>
          <w:szCs w:val="22"/>
          <w:lang w:val="id-ID"/>
        </w:rPr>
      </w:pPr>
    </w:p>
    <w:p w14:paraId="6B2CB699" w14:textId="24B87FFE" w:rsidR="00813428" w:rsidRPr="000B3CC7" w:rsidRDefault="00813428" w:rsidP="007101EB">
      <w:pPr>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Untuk alat dan bahan yang digunakan dalam penelitian ini, peneliti membutuhkan berupa alat dan bahan sebagai pendukung untuk melancarkan penelitian ini, berikut alat dan bahan yang digunakan pada saat penelitian : </w:t>
      </w:r>
    </w:p>
    <w:p w14:paraId="5512E95F" w14:textId="1A58ABF1"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Web Browser</w:t>
      </w:r>
    </w:p>
    <w:p w14:paraId="56C902C2" w14:textId="59C3B714"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AMPP</w:t>
      </w:r>
    </w:p>
    <w:p w14:paraId="44536F61" w14:textId="37999C9B"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Composer</w:t>
      </w:r>
    </w:p>
    <w:p w14:paraId="1B19AFD1" w14:textId="436D7B7E"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Visual Studio Code</w:t>
      </w:r>
    </w:p>
    <w:p w14:paraId="5A275F12" w14:textId="4DC8A24A"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Laptop dengan spesifikasi</w:t>
      </w:r>
      <w:r w:rsidR="00BD74EE" w:rsidRPr="000B3CC7">
        <w:rPr>
          <w:rFonts w:ascii="XDPrime" w:eastAsia="Times New Roman" w:hAnsi="XDPrime" w:cs="Consolas"/>
          <w:bCs/>
          <w:noProof/>
          <w:sz w:val="22"/>
          <w:szCs w:val="22"/>
          <w:lang w:val="id-ID"/>
        </w:rPr>
        <w:t xml:space="preserve"> sebagai berikut :</w:t>
      </w:r>
    </w:p>
    <w:p w14:paraId="2506E1BA" w14:textId="40524947"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Prosesor AMD A10-9620P R5 2.50 GHz</w:t>
      </w:r>
    </w:p>
    <w:p w14:paraId="443A07C7" w14:textId="2FD20B06"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RAM 8 GB</w:t>
      </w:r>
    </w:p>
    <w:p w14:paraId="27FDC40A" w14:textId="20CD115C"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Sistem Operasi Windows 10</w:t>
      </w:r>
    </w:p>
    <w:p w14:paraId="761FAB65" w14:textId="77777777"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p>
    <w:p w14:paraId="3933B5C0" w14:textId="15B2D1C0"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Instrumen Penelitian</w:t>
      </w:r>
    </w:p>
    <w:p w14:paraId="082564F5" w14:textId="1D9EB2F1" w:rsidR="00BD74EE" w:rsidRPr="000B3CC7" w:rsidRDefault="00BD74EE" w:rsidP="00BD74EE">
      <w:pPr>
        <w:pStyle w:val="ListParagraph"/>
        <w:spacing w:after="0" w:line="240" w:lineRule="auto"/>
        <w:ind w:left="1287"/>
        <w:jc w:val="both"/>
        <w:rPr>
          <w:rFonts w:ascii="XDPrime" w:eastAsia="Times New Roman" w:hAnsi="XDPrime" w:cs="Consolas"/>
          <w:b/>
          <w:noProof/>
          <w:sz w:val="22"/>
          <w:szCs w:val="22"/>
          <w:lang w:val="id-ID"/>
        </w:rPr>
      </w:pPr>
    </w:p>
    <w:p w14:paraId="6C439A45" w14:textId="2ABB47AA" w:rsidR="00BD74EE" w:rsidRPr="000B3CC7" w:rsidRDefault="00BD74EE" w:rsidP="007101EB">
      <w:pPr>
        <w:pStyle w:val="ListParagraph"/>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Untuk instrumen penelitian disini akan lebih ke arah wawancara langsung dengan kepala perpustakaan dan staf perpustakaan di SMA Negeri 1 Kuta Selatan untuk mendapatkan data.</w:t>
      </w:r>
    </w:p>
    <w:p w14:paraId="6106B255" w14:textId="77777777" w:rsidR="00BD74EE" w:rsidRPr="000B3CC7" w:rsidRDefault="00BD74EE" w:rsidP="00BD74EE">
      <w:pPr>
        <w:spacing w:after="0" w:line="240" w:lineRule="auto"/>
        <w:jc w:val="both"/>
        <w:rPr>
          <w:rFonts w:ascii="XDPrime" w:eastAsia="Times New Roman" w:hAnsi="XDPrime" w:cs="Consolas"/>
          <w:bCs/>
          <w:noProof/>
          <w:sz w:val="22"/>
          <w:szCs w:val="22"/>
          <w:lang w:val="id-ID"/>
        </w:rPr>
      </w:pPr>
    </w:p>
    <w:p w14:paraId="18CAF612" w14:textId="6D205B91"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Jenis Data</w:t>
      </w:r>
    </w:p>
    <w:p w14:paraId="0D65CE14" w14:textId="159F873F" w:rsidR="00BD74EE" w:rsidRPr="000B3CC7" w:rsidRDefault="00BD74EE" w:rsidP="00BD74EE">
      <w:pPr>
        <w:pStyle w:val="ListParagraph"/>
        <w:spacing w:after="0" w:line="240" w:lineRule="auto"/>
        <w:ind w:left="1287"/>
        <w:jc w:val="both"/>
        <w:rPr>
          <w:rFonts w:ascii="XDPrime" w:eastAsia="Times New Roman" w:hAnsi="XDPrime" w:cs="Consolas"/>
          <w:b/>
          <w:noProof/>
          <w:sz w:val="22"/>
          <w:szCs w:val="22"/>
          <w:lang w:val="id-ID"/>
        </w:rPr>
      </w:pPr>
    </w:p>
    <w:p w14:paraId="4AFF8488" w14:textId="58F46428" w:rsidR="00BD74EE" w:rsidRPr="000B3CC7" w:rsidRDefault="00BD74EE" w:rsidP="007101EB">
      <w:pPr>
        <w:pStyle w:val="ListParagraph"/>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Untuk jenis data disini akan lebih kearah kategori mixed. Jadi dalam data tersebut terdapat data kualitatif berupa hasil wawancara </w:t>
      </w:r>
      <w:r w:rsidRPr="000B3CC7">
        <w:rPr>
          <w:rFonts w:ascii="XDPrime" w:eastAsia="Times New Roman" w:hAnsi="XDPrime" w:cs="Consolas"/>
          <w:bCs/>
          <w:noProof/>
          <w:sz w:val="22"/>
          <w:szCs w:val="22"/>
          <w:lang w:val="id-ID"/>
        </w:rPr>
        <w:lastRenderedPageBreak/>
        <w:t>dan juga data kuantitatif berupa hasil perhitungan data.</w:t>
      </w:r>
    </w:p>
    <w:p w14:paraId="32B34758" w14:textId="77777777" w:rsidR="00BD74EE" w:rsidRPr="000B3CC7" w:rsidRDefault="00BD74EE" w:rsidP="00BD74EE">
      <w:pPr>
        <w:pStyle w:val="ListParagraph"/>
        <w:spacing w:after="0" w:line="240" w:lineRule="auto"/>
        <w:ind w:left="1287"/>
        <w:jc w:val="both"/>
        <w:rPr>
          <w:rFonts w:ascii="XDPrime" w:eastAsia="Times New Roman" w:hAnsi="XDPrime" w:cs="Consolas"/>
          <w:bCs/>
          <w:noProof/>
          <w:sz w:val="22"/>
          <w:szCs w:val="22"/>
          <w:lang w:val="id-ID"/>
        </w:rPr>
      </w:pPr>
    </w:p>
    <w:p w14:paraId="2695CC46" w14:textId="09EBA500"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umber Data</w:t>
      </w:r>
    </w:p>
    <w:p w14:paraId="3025B88F" w14:textId="32260B56" w:rsidR="00BD74EE" w:rsidRPr="000B3CC7" w:rsidRDefault="00BD74EE" w:rsidP="00BD74EE">
      <w:pPr>
        <w:pStyle w:val="ListParagraph"/>
        <w:spacing w:after="0" w:line="240" w:lineRule="auto"/>
        <w:ind w:left="1287"/>
        <w:jc w:val="both"/>
        <w:rPr>
          <w:rFonts w:ascii="XDPrime" w:eastAsia="Times New Roman" w:hAnsi="XDPrime" w:cs="Consolas"/>
          <w:b/>
          <w:noProof/>
          <w:sz w:val="22"/>
          <w:szCs w:val="22"/>
          <w:lang w:val="id-ID"/>
        </w:rPr>
      </w:pPr>
    </w:p>
    <w:p w14:paraId="788D9D5C" w14:textId="5384ED53" w:rsidR="00BD74EE" w:rsidRPr="000B3CC7" w:rsidRDefault="00CA3ACF" w:rsidP="007101EB">
      <w:pPr>
        <w:pStyle w:val="ListParagraph"/>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Sumber data di dalam sebuah penelitian terdiri dari dua data, yaitu data primer dan data sekunder. Data primer adalah data yang didapatkan secara langsung dari narasumber, sedangkan data sekunder merupakan data yang dapatkan melalui perantara. Data primer didapatkan di Perpustakaan SMA Negeri 1 Kuta Selatan adalah mengenai profil perpustakaan, sedangkan data sekundernya adalah dokumen pendukung yang dapat membantu berjalanannya proses penelitian ini</w:t>
      </w:r>
      <w:r w:rsidR="00AD176F">
        <w:rPr>
          <w:rFonts w:ascii="XDPrime" w:eastAsia="Times New Roman" w:hAnsi="XDPrime" w:cs="Consolas"/>
          <w:bCs/>
          <w:noProof/>
          <w:sz w:val="22"/>
          <w:szCs w:val="22"/>
          <w:lang w:val="en-ID"/>
        </w:rPr>
        <w:t xml:space="preserve"> seperti hasil</w:t>
      </w:r>
      <w:r w:rsidR="00AD3CCE">
        <w:rPr>
          <w:rFonts w:ascii="XDPrime" w:eastAsia="Times New Roman" w:hAnsi="XDPrime" w:cs="Consolas"/>
          <w:bCs/>
          <w:noProof/>
          <w:sz w:val="22"/>
          <w:szCs w:val="22"/>
          <w:lang w:val="en-ID"/>
        </w:rPr>
        <w:t xml:space="preserve"> survey</w:t>
      </w:r>
      <w:r w:rsidRPr="000B3CC7">
        <w:rPr>
          <w:rFonts w:ascii="XDPrime" w:eastAsia="Times New Roman" w:hAnsi="XDPrime" w:cs="Consolas"/>
          <w:bCs/>
          <w:noProof/>
          <w:sz w:val="22"/>
          <w:szCs w:val="22"/>
          <w:lang w:val="id-ID"/>
        </w:rPr>
        <w:t>.</w:t>
      </w:r>
    </w:p>
    <w:p w14:paraId="3EEF4482" w14:textId="77777777" w:rsidR="00CA3ACF" w:rsidRPr="000B3CC7" w:rsidRDefault="00CA3ACF" w:rsidP="00CA3ACF">
      <w:pPr>
        <w:pStyle w:val="ListParagraph"/>
        <w:spacing w:after="0" w:line="240" w:lineRule="auto"/>
        <w:ind w:left="1287" w:firstLine="153"/>
        <w:jc w:val="both"/>
        <w:rPr>
          <w:rFonts w:ascii="XDPrime" w:eastAsia="Times New Roman" w:hAnsi="XDPrime" w:cs="Consolas"/>
          <w:bCs/>
          <w:noProof/>
          <w:sz w:val="22"/>
          <w:szCs w:val="22"/>
          <w:lang w:val="id-ID"/>
        </w:rPr>
      </w:pPr>
    </w:p>
    <w:p w14:paraId="40DB0EBE" w14:textId="454471C8"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Tempat dan Waktu Penelitian</w:t>
      </w:r>
    </w:p>
    <w:p w14:paraId="6DCDD65A" w14:textId="0CA52C97" w:rsidR="00CA3ACF" w:rsidRPr="000B3CC7" w:rsidRDefault="00CA3ACF" w:rsidP="00CA3ACF">
      <w:pPr>
        <w:pStyle w:val="ListParagraph"/>
        <w:spacing w:after="0" w:line="240" w:lineRule="auto"/>
        <w:ind w:left="1287"/>
        <w:jc w:val="both"/>
        <w:rPr>
          <w:rFonts w:ascii="XDPrime" w:eastAsia="Times New Roman" w:hAnsi="XDPrime" w:cs="Consolas"/>
          <w:b/>
          <w:noProof/>
          <w:sz w:val="22"/>
          <w:szCs w:val="22"/>
          <w:lang w:val="id-ID"/>
        </w:rPr>
      </w:pPr>
    </w:p>
    <w:p w14:paraId="37AC53EE" w14:textId="34D34B35" w:rsidR="00CA3ACF" w:rsidRPr="000B3CC7" w:rsidRDefault="00CA3ACF" w:rsidP="007101EB">
      <w:pPr>
        <w:pStyle w:val="ListParagraph"/>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Untuk tempat penelitian akan saya lakukan di SMA Negeri 1 Kuta Selatan yang berlokasi di Jalan Ketut Jetung, Kutuh, Kecamatan Kuta Selatan, Kabupaten Badung. Untuk waktu penelitian akan maksimal menghabiskan hingga 6 bulan.</w:t>
      </w:r>
    </w:p>
    <w:p w14:paraId="28F8F7F6" w14:textId="77777777" w:rsidR="00CA3ACF" w:rsidRPr="000B3CC7" w:rsidRDefault="00CA3ACF" w:rsidP="00CA3ACF">
      <w:pPr>
        <w:pStyle w:val="ListParagraph"/>
        <w:spacing w:after="0" w:line="240" w:lineRule="auto"/>
        <w:ind w:left="1287" w:firstLine="153"/>
        <w:jc w:val="both"/>
        <w:rPr>
          <w:rFonts w:ascii="XDPrime" w:eastAsia="Times New Roman" w:hAnsi="XDPrime" w:cs="Consolas"/>
          <w:bCs/>
          <w:noProof/>
          <w:sz w:val="22"/>
          <w:szCs w:val="22"/>
          <w:lang w:val="id-ID"/>
        </w:rPr>
      </w:pPr>
    </w:p>
    <w:p w14:paraId="223CB617" w14:textId="675EFEBA" w:rsidR="002F1DF7" w:rsidRPr="000B3CC7" w:rsidRDefault="001D0F1A" w:rsidP="00CA3ACF">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Teknik Pengumpulan Data</w:t>
      </w:r>
    </w:p>
    <w:p w14:paraId="4A0F3A82" w14:textId="7E1B6559" w:rsidR="00CA3ACF" w:rsidRPr="000B3CC7" w:rsidRDefault="00CA3ACF" w:rsidP="00CA3ACF">
      <w:pPr>
        <w:pStyle w:val="ListParagraph"/>
        <w:spacing w:after="0" w:line="240" w:lineRule="auto"/>
        <w:ind w:left="1287"/>
        <w:jc w:val="both"/>
        <w:rPr>
          <w:rFonts w:ascii="XDPrime" w:eastAsia="Times New Roman" w:hAnsi="XDPrime" w:cs="Consolas"/>
          <w:b/>
          <w:noProof/>
          <w:sz w:val="22"/>
          <w:szCs w:val="22"/>
          <w:lang w:val="id-ID"/>
        </w:rPr>
      </w:pPr>
    </w:p>
    <w:p w14:paraId="7C0BF77F" w14:textId="7EA85631" w:rsidR="00CA3ACF" w:rsidRPr="000B3CC7" w:rsidRDefault="00CA3ACF" w:rsidP="00CA3ACF">
      <w:pPr>
        <w:pStyle w:val="ListParagraph"/>
        <w:numPr>
          <w:ilvl w:val="0"/>
          <w:numId w:val="6"/>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Wawancara</w:t>
      </w:r>
    </w:p>
    <w:p w14:paraId="1AFF9C73" w14:textId="5B21AAFD" w:rsidR="00CA3ACF" w:rsidRPr="000B3CC7" w:rsidRDefault="00CA3ACF" w:rsidP="00CA3ACF">
      <w:pPr>
        <w:pStyle w:val="ListParagraph"/>
        <w:spacing w:after="0" w:line="240" w:lineRule="auto"/>
        <w:ind w:left="1647"/>
        <w:jc w:val="both"/>
        <w:rPr>
          <w:rFonts w:ascii="XDPrime" w:eastAsia="Times New Roman" w:hAnsi="XDPrime" w:cs="Consolas"/>
          <w:b/>
          <w:noProof/>
          <w:sz w:val="22"/>
          <w:szCs w:val="22"/>
          <w:lang w:val="id-ID"/>
        </w:rPr>
      </w:pPr>
    </w:p>
    <w:p w14:paraId="35A98321" w14:textId="10ACA1EB" w:rsidR="00CA3ACF" w:rsidRPr="000B3CC7" w:rsidRDefault="00A3472A" w:rsidP="00A3472A">
      <w:pPr>
        <w:pStyle w:val="ListParagraph"/>
        <w:spacing w:after="0" w:line="240" w:lineRule="auto"/>
        <w:ind w:left="1647" w:firstLine="51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Wawancara dilakukan karena agar mendapatkan data dan informasi proses peminjaman buku pada perpustakaan SMA Negeri 1 Kuta Selatan. Untuk memverifikasi </w:t>
      </w:r>
      <w:r w:rsidRPr="000B3CC7">
        <w:rPr>
          <w:rFonts w:ascii="XDPrime" w:eastAsia="Times New Roman" w:hAnsi="XDPrime" w:cs="Consolas"/>
          <w:bCs/>
          <w:noProof/>
          <w:sz w:val="22"/>
          <w:szCs w:val="22"/>
          <w:lang w:val="id-ID"/>
        </w:rPr>
        <w:lastRenderedPageBreak/>
        <w:t>informasi atau fakta yang dikumpulkan selama proses observasi dan untuk lebih memahami kebutuhan perangkat lunak pengguna, wawancara juga dilakukan.</w:t>
      </w:r>
    </w:p>
    <w:p w14:paraId="49CC65AD" w14:textId="77777777" w:rsidR="00A3472A" w:rsidRPr="000B3CC7" w:rsidRDefault="00A3472A" w:rsidP="00CA3ACF">
      <w:pPr>
        <w:pStyle w:val="ListParagraph"/>
        <w:spacing w:after="0" w:line="240" w:lineRule="auto"/>
        <w:ind w:left="1647"/>
        <w:jc w:val="both"/>
        <w:rPr>
          <w:rFonts w:ascii="XDPrime" w:eastAsia="Times New Roman" w:hAnsi="XDPrime" w:cs="Consolas"/>
          <w:bCs/>
          <w:noProof/>
          <w:sz w:val="22"/>
          <w:szCs w:val="22"/>
          <w:lang w:val="id-ID"/>
        </w:rPr>
      </w:pPr>
    </w:p>
    <w:p w14:paraId="40C8A464" w14:textId="416570C2" w:rsidR="00CA3ACF" w:rsidRPr="000B3CC7" w:rsidRDefault="00CA3ACF" w:rsidP="00CA3ACF">
      <w:pPr>
        <w:pStyle w:val="ListParagraph"/>
        <w:numPr>
          <w:ilvl w:val="0"/>
          <w:numId w:val="6"/>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Observasi</w:t>
      </w:r>
    </w:p>
    <w:p w14:paraId="6BA3889B" w14:textId="7BBCA31B" w:rsidR="00A3472A" w:rsidRPr="000B3CC7" w:rsidRDefault="00A3472A" w:rsidP="00A3472A">
      <w:pPr>
        <w:pStyle w:val="ListParagraph"/>
        <w:spacing w:after="0" w:line="240" w:lineRule="auto"/>
        <w:ind w:left="1647"/>
        <w:jc w:val="both"/>
        <w:rPr>
          <w:rFonts w:ascii="XDPrime" w:eastAsia="Times New Roman" w:hAnsi="XDPrime" w:cs="Consolas"/>
          <w:b/>
          <w:noProof/>
          <w:sz w:val="22"/>
          <w:szCs w:val="22"/>
          <w:lang w:val="id-ID"/>
        </w:rPr>
      </w:pPr>
    </w:p>
    <w:p w14:paraId="0ECA4C4E" w14:textId="3664D397" w:rsidR="00A3472A" w:rsidRPr="000B3CC7" w:rsidRDefault="00A3472A" w:rsidP="00A3472A">
      <w:pPr>
        <w:pStyle w:val="ListParagraph"/>
        <w:spacing w:after="0" w:line="240" w:lineRule="auto"/>
        <w:ind w:left="1647" w:firstLine="51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Observasi dilakukan pada perpustakaan SMA Negeri 1 Kuta Selatan tujuannya adalah untuk mengamati proses peminjaman buku, pengembalian buku, data hadir pengunjung, dan juga laporan data buku di perpustakaan SMA Negeri 1 Kuta Selatan.</w:t>
      </w:r>
    </w:p>
    <w:p w14:paraId="55162AD6" w14:textId="77777777" w:rsidR="00A3472A" w:rsidRPr="000B3CC7" w:rsidRDefault="00A3472A" w:rsidP="00A3472A">
      <w:pPr>
        <w:pStyle w:val="ListParagraph"/>
        <w:spacing w:after="0" w:line="240" w:lineRule="auto"/>
        <w:ind w:left="1647" w:firstLine="513"/>
        <w:jc w:val="both"/>
        <w:rPr>
          <w:rFonts w:ascii="XDPrime" w:eastAsia="Times New Roman" w:hAnsi="XDPrime" w:cs="Consolas"/>
          <w:bCs/>
          <w:noProof/>
          <w:sz w:val="22"/>
          <w:szCs w:val="22"/>
          <w:lang w:val="id-ID"/>
        </w:rPr>
      </w:pPr>
    </w:p>
    <w:p w14:paraId="372ED074" w14:textId="4E762B8F" w:rsidR="00CA3ACF" w:rsidRPr="000B3CC7" w:rsidRDefault="00CA3ACF" w:rsidP="00CA3ACF">
      <w:pPr>
        <w:pStyle w:val="ListParagraph"/>
        <w:numPr>
          <w:ilvl w:val="0"/>
          <w:numId w:val="6"/>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tudi Pustaka</w:t>
      </w:r>
    </w:p>
    <w:p w14:paraId="2671E24B" w14:textId="7D4FC173" w:rsidR="00A3472A" w:rsidRPr="000B3CC7" w:rsidRDefault="00A3472A" w:rsidP="00A3472A">
      <w:pPr>
        <w:pStyle w:val="ListParagraph"/>
        <w:spacing w:after="0" w:line="240" w:lineRule="auto"/>
        <w:ind w:left="1647"/>
        <w:jc w:val="both"/>
        <w:rPr>
          <w:rFonts w:ascii="XDPrime" w:eastAsia="Times New Roman" w:hAnsi="XDPrime" w:cs="Consolas"/>
          <w:b/>
          <w:noProof/>
          <w:sz w:val="22"/>
          <w:szCs w:val="22"/>
          <w:lang w:val="id-ID"/>
        </w:rPr>
      </w:pPr>
    </w:p>
    <w:p w14:paraId="77BD6557" w14:textId="0D8958F1" w:rsidR="00A3472A" w:rsidRPr="000B3CC7" w:rsidRDefault="00A3472A" w:rsidP="00A3472A">
      <w:pPr>
        <w:pStyle w:val="ListParagraph"/>
        <w:spacing w:after="0" w:line="240" w:lineRule="auto"/>
        <w:ind w:left="1647" w:firstLine="51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Studi Pustaka adalah proses pengumpulan data dan informasi dari sumber terpercaya seperti buku, jurnal, prosiding, laporan, dan dokumen cetak atau digital lainnya. Jika didukung oleh foto atau tulisan akademis dan artistik yang ada, studi sastra akan lebih kredibel.</w:t>
      </w:r>
    </w:p>
    <w:p w14:paraId="6925E0C7" w14:textId="6D2D1A37" w:rsidR="00F525ED" w:rsidRPr="000B3CC7" w:rsidRDefault="00F525ED" w:rsidP="00A3472A">
      <w:pPr>
        <w:pStyle w:val="ListParagraph"/>
        <w:spacing w:after="0" w:line="240" w:lineRule="auto"/>
        <w:ind w:left="1647" w:firstLine="513"/>
        <w:jc w:val="both"/>
        <w:rPr>
          <w:rFonts w:ascii="XDPrime" w:eastAsia="Times New Roman" w:hAnsi="XDPrime" w:cs="Consolas"/>
          <w:bCs/>
          <w:noProof/>
          <w:sz w:val="22"/>
          <w:szCs w:val="22"/>
          <w:lang w:val="id-ID"/>
        </w:rPr>
      </w:pPr>
    </w:p>
    <w:p w14:paraId="033BF12B" w14:textId="06BAC944" w:rsidR="00F525ED" w:rsidRPr="000B3CC7" w:rsidRDefault="00F525ED" w:rsidP="00F525ED">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Variabel Penelitian</w:t>
      </w:r>
    </w:p>
    <w:p w14:paraId="46C7FAF0" w14:textId="77777777" w:rsidR="00F525ED" w:rsidRPr="000B3CC7" w:rsidRDefault="00F525ED" w:rsidP="00F525ED">
      <w:pPr>
        <w:pStyle w:val="ListParagraph"/>
        <w:spacing w:after="0" w:line="240" w:lineRule="auto"/>
        <w:ind w:left="1287"/>
        <w:jc w:val="both"/>
        <w:rPr>
          <w:rFonts w:ascii="XDPrime" w:eastAsia="Times New Roman" w:hAnsi="XDPrime" w:cs="Consolas"/>
          <w:b/>
          <w:noProof/>
          <w:sz w:val="22"/>
          <w:szCs w:val="22"/>
          <w:lang w:val="id-ID"/>
        </w:rPr>
      </w:pPr>
    </w:p>
    <w:p w14:paraId="61EAC17B" w14:textId="2DC2015B" w:rsidR="00F525ED" w:rsidRPr="000B3CC7" w:rsidRDefault="00F525ED" w:rsidP="007101EB">
      <w:pPr>
        <w:pStyle w:val="ListParagraph"/>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Untuk variabel penelitian akan lebih kepada siswa SMA Negeri 1 Kuta Selatan dan masyarakat umum yang ingin meminjam dan mengembalikan buku, lalu staff perpustakaan SMA Negeri 1 Kuta Selatan yang melihat laporan peminjaman dan pengembalian buku.</w:t>
      </w:r>
    </w:p>
    <w:p w14:paraId="27CF3025" w14:textId="77777777" w:rsidR="00A3472A" w:rsidRPr="000B3CC7" w:rsidRDefault="00A3472A" w:rsidP="00F525ED">
      <w:pPr>
        <w:spacing w:after="0" w:line="240" w:lineRule="auto"/>
        <w:jc w:val="both"/>
        <w:rPr>
          <w:rFonts w:ascii="XDPrime" w:eastAsia="Times New Roman" w:hAnsi="XDPrime" w:cs="Consolas"/>
          <w:bCs/>
          <w:noProof/>
          <w:sz w:val="22"/>
          <w:szCs w:val="22"/>
          <w:lang w:val="id-ID"/>
        </w:rPr>
      </w:pPr>
    </w:p>
    <w:p w14:paraId="0E225658"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3.2</w:t>
      </w:r>
      <w:r w:rsidRPr="000B3CC7">
        <w:rPr>
          <w:rFonts w:ascii="XDPrime" w:eastAsia="Times New Roman" w:hAnsi="XDPrime" w:cs="Consolas"/>
          <w:b/>
          <w:noProof/>
          <w:sz w:val="22"/>
          <w:szCs w:val="22"/>
          <w:lang w:val="id-ID"/>
        </w:rPr>
        <w:tab/>
        <w:t xml:space="preserve">Alur Penelitian  </w:t>
      </w:r>
    </w:p>
    <w:p w14:paraId="5657141B"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p>
    <w:p w14:paraId="505DA64E" w14:textId="31E9A266" w:rsidR="00D2225D" w:rsidRPr="000B3CC7" w:rsidRDefault="00D2225D" w:rsidP="00D2225D">
      <w:pPr>
        <w:spacing w:after="0" w:line="276" w:lineRule="auto"/>
        <w:ind w:left="426" w:firstLine="294"/>
        <w:jc w:val="both"/>
        <w:rPr>
          <w:rFonts w:ascii="XDPrime" w:hAnsi="XDPrime" w:cs="Consolas"/>
          <w:noProof/>
          <w:sz w:val="22"/>
          <w:lang w:val="id-ID"/>
        </w:rPr>
      </w:pPr>
      <w:r w:rsidRPr="000B3CC7">
        <w:rPr>
          <w:rFonts w:ascii="XDPrime" w:hAnsi="XDPrime" w:cs="Consolas"/>
          <w:noProof/>
          <w:sz w:val="22"/>
          <w:lang w:val="id-ID"/>
        </w:rPr>
        <w:t>Berdasarkan dari penelitian yang akan dijalankan menggunakan metode PXP (Personal Extreme Programming), maka ada beberapa tahapan yang harus dilakukan dalam metode tersebut yaitu :</w:t>
      </w:r>
    </w:p>
    <w:p w14:paraId="6B07FB3E" w14:textId="5D4240A1" w:rsidR="00D2225D" w:rsidRPr="000B3CC7" w:rsidRDefault="00D2225D" w:rsidP="00D2225D">
      <w:pPr>
        <w:spacing w:after="0" w:line="276" w:lineRule="auto"/>
        <w:ind w:left="426" w:firstLine="294"/>
        <w:jc w:val="both"/>
        <w:rPr>
          <w:rFonts w:ascii="XDPrime" w:hAnsi="XDPrime" w:cs="Consolas"/>
          <w:noProof/>
          <w:sz w:val="22"/>
          <w:lang w:val="id-ID"/>
        </w:rPr>
      </w:pPr>
      <w:r w:rsidRPr="000B3CC7">
        <w:rPr>
          <w:rFonts w:ascii="XDPrime" w:hAnsi="XDPrime" w:cs="Consolas"/>
          <w:noProof/>
          <w:sz w:val="22"/>
          <w:lang w:val="id-ID"/>
        </w:rPr>
        <w:drawing>
          <wp:inline distT="0" distB="0" distL="0" distR="0" wp14:anchorId="31ACBBD9" wp14:editId="3AD7A203">
            <wp:extent cx="3119575" cy="310515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26037" cy="3111582"/>
                    </a:xfrm>
                    <a:prstGeom prst="rect">
                      <a:avLst/>
                    </a:prstGeom>
                  </pic:spPr>
                </pic:pic>
              </a:graphicData>
            </a:graphic>
          </wp:inline>
        </w:drawing>
      </w:r>
    </w:p>
    <w:p w14:paraId="51B64AE3" w14:textId="4AE34ED1" w:rsidR="00D2225D" w:rsidRPr="000B3CC7" w:rsidRDefault="00D2225D" w:rsidP="00D2225D">
      <w:pPr>
        <w:spacing w:after="0" w:line="276" w:lineRule="auto"/>
        <w:ind w:left="426" w:firstLine="294"/>
        <w:jc w:val="center"/>
        <w:rPr>
          <w:rFonts w:ascii="XDPrime" w:hAnsi="XDPrime" w:cs="Consolas"/>
          <w:noProof/>
          <w:sz w:val="22"/>
          <w:lang w:val="id-ID"/>
        </w:rPr>
      </w:pPr>
      <w:r w:rsidRPr="000B3CC7">
        <w:rPr>
          <w:rFonts w:ascii="XDPrime" w:hAnsi="XDPrime" w:cs="Consolas"/>
          <w:b/>
          <w:bCs/>
          <w:noProof/>
          <w:sz w:val="22"/>
          <w:lang w:val="id-ID"/>
        </w:rPr>
        <w:t>Gambar 3.2</w:t>
      </w:r>
      <w:r w:rsidRPr="000B3CC7">
        <w:rPr>
          <w:rFonts w:ascii="XDPrime" w:hAnsi="XDPrime" w:cs="Consolas"/>
          <w:noProof/>
          <w:sz w:val="22"/>
          <w:lang w:val="id-ID"/>
        </w:rPr>
        <w:t xml:space="preserve"> Alur Penelitian</w:t>
      </w:r>
    </w:p>
    <w:p w14:paraId="2A21820F" w14:textId="77777777" w:rsidR="00D2225D" w:rsidRPr="000B3CC7" w:rsidRDefault="00D2225D" w:rsidP="00D2225D">
      <w:pPr>
        <w:spacing w:after="0" w:line="276" w:lineRule="auto"/>
        <w:ind w:left="426" w:firstLine="294"/>
        <w:jc w:val="center"/>
        <w:rPr>
          <w:rFonts w:ascii="XDPrime" w:hAnsi="XDPrime" w:cs="Consolas"/>
          <w:noProof/>
          <w:sz w:val="22"/>
          <w:lang w:val="id-ID"/>
        </w:rPr>
      </w:pPr>
    </w:p>
    <w:p w14:paraId="76BC7E1C" w14:textId="043D4154" w:rsidR="00D2225D"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 xml:space="preserve">Requirements </w:t>
      </w:r>
    </w:p>
    <w:p w14:paraId="3CFFEBDD" w14:textId="77777777" w:rsidR="00984D74" w:rsidRPr="000B3CC7" w:rsidRDefault="00984D74" w:rsidP="00984D74">
      <w:pPr>
        <w:pStyle w:val="ListParagraph"/>
        <w:spacing w:after="0" w:line="276" w:lineRule="auto"/>
        <w:ind w:left="1080"/>
        <w:jc w:val="both"/>
        <w:rPr>
          <w:rFonts w:ascii="XDPrime" w:hAnsi="XDPrime" w:cs="Consolas"/>
          <w:b/>
          <w:bCs/>
          <w:noProof/>
          <w:sz w:val="22"/>
          <w:lang w:val="id-ID"/>
        </w:rPr>
      </w:pPr>
    </w:p>
    <w:p w14:paraId="358A0A8C" w14:textId="70525B70" w:rsidR="00D2225D" w:rsidRPr="000B3CC7" w:rsidRDefault="00D2225D" w:rsidP="00984D74">
      <w:pPr>
        <w:pStyle w:val="ListParagraph"/>
        <w:spacing w:after="0" w:line="276" w:lineRule="auto"/>
        <w:ind w:left="1080" w:firstLine="621"/>
        <w:jc w:val="both"/>
        <w:rPr>
          <w:rFonts w:ascii="XDPrime" w:hAnsi="XDPrime" w:cs="Consolas"/>
          <w:noProof/>
          <w:sz w:val="22"/>
          <w:lang w:val="id-ID"/>
        </w:rPr>
      </w:pPr>
      <w:r w:rsidRPr="000B3CC7">
        <w:rPr>
          <w:rFonts w:ascii="XDPrime" w:hAnsi="XDPrime" w:cs="Consolas"/>
          <w:noProof/>
          <w:sz w:val="22"/>
          <w:lang w:val="id-ID"/>
        </w:rPr>
        <w:t>Pada tahap ini, dilakukan identifikasi kebutuhan sistem, baik itu kebutuhan fungsional maupun kebutuhan non-fungsional dan disimpan ke dalam dokumen kebutuhan.</w:t>
      </w:r>
    </w:p>
    <w:p w14:paraId="56A63962" w14:textId="77777777" w:rsidR="00D2225D" w:rsidRPr="000B3CC7" w:rsidRDefault="00D2225D" w:rsidP="00D2225D">
      <w:pPr>
        <w:pStyle w:val="ListParagraph"/>
        <w:spacing w:after="0" w:line="276" w:lineRule="auto"/>
        <w:ind w:left="1080" w:firstLine="360"/>
        <w:jc w:val="both"/>
        <w:rPr>
          <w:rFonts w:ascii="XDPrime" w:hAnsi="XDPrime" w:cs="Consolas"/>
          <w:noProof/>
          <w:sz w:val="22"/>
          <w:lang w:val="id-ID"/>
        </w:rPr>
      </w:pPr>
    </w:p>
    <w:p w14:paraId="09879FA2" w14:textId="41F4537F"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lastRenderedPageBreak/>
        <w:t>Planning</w:t>
      </w:r>
    </w:p>
    <w:p w14:paraId="55340262" w14:textId="474C3BDF" w:rsidR="00D2225D" w:rsidRPr="000B3CC7" w:rsidRDefault="00D2225D" w:rsidP="00D2225D">
      <w:pPr>
        <w:pStyle w:val="ListParagraph"/>
        <w:spacing w:after="0" w:line="276" w:lineRule="auto"/>
        <w:ind w:left="1080"/>
        <w:jc w:val="both"/>
        <w:rPr>
          <w:rFonts w:ascii="XDPrime" w:hAnsi="XDPrime" w:cs="Consolas"/>
          <w:noProof/>
          <w:sz w:val="22"/>
          <w:lang w:val="id-ID"/>
        </w:rPr>
      </w:pPr>
    </w:p>
    <w:p w14:paraId="52A1C4C9" w14:textId="107C5EEF" w:rsidR="00D2225D" w:rsidRPr="000B3CC7" w:rsidRDefault="00D2225D" w:rsidP="00984D74">
      <w:pPr>
        <w:pStyle w:val="ListParagraph"/>
        <w:spacing w:after="0" w:line="276" w:lineRule="auto"/>
        <w:ind w:left="1080" w:firstLine="621"/>
        <w:jc w:val="both"/>
        <w:rPr>
          <w:rFonts w:ascii="XDPrime" w:hAnsi="XDPrime" w:cs="Consolas"/>
          <w:noProof/>
          <w:sz w:val="22"/>
          <w:lang w:val="id-ID"/>
        </w:rPr>
      </w:pPr>
      <w:r w:rsidRPr="000B3CC7">
        <w:rPr>
          <w:rFonts w:ascii="XDPrime" w:hAnsi="XDPrime" w:cs="Consolas"/>
          <w:noProof/>
          <w:sz w:val="22"/>
          <w:lang w:val="id-ID"/>
        </w:rPr>
        <w:t>Pada tahap ini, Peneliti akan membuat kumpulan tugas yang akan dilakukan berdasarkan pada dokumen kebutuhan atau dokumen kebutuhan fitur yang yang sudah dibuat.</w:t>
      </w:r>
    </w:p>
    <w:p w14:paraId="1F969EAF" w14:textId="77777777" w:rsidR="00D2225D" w:rsidRPr="000B3CC7" w:rsidRDefault="00D2225D" w:rsidP="00D2225D">
      <w:pPr>
        <w:pStyle w:val="ListParagraph"/>
        <w:spacing w:after="0" w:line="276" w:lineRule="auto"/>
        <w:ind w:left="1080" w:firstLine="360"/>
        <w:jc w:val="both"/>
        <w:rPr>
          <w:rFonts w:ascii="XDPrime" w:hAnsi="XDPrime" w:cs="Consolas"/>
          <w:noProof/>
          <w:sz w:val="22"/>
          <w:lang w:val="id-ID"/>
        </w:rPr>
      </w:pPr>
    </w:p>
    <w:p w14:paraId="7C844743" w14:textId="0E52B265"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Iteration Initialization</w:t>
      </w:r>
    </w:p>
    <w:p w14:paraId="15928FAE" w14:textId="329EC886" w:rsidR="00D2225D" w:rsidRPr="000B3CC7" w:rsidRDefault="00D2225D" w:rsidP="00D2225D">
      <w:pPr>
        <w:pStyle w:val="ListParagraph"/>
        <w:spacing w:after="0" w:line="276" w:lineRule="auto"/>
        <w:ind w:left="1080"/>
        <w:jc w:val="both"/>
        <w:rPr>
          <w:rFonts w:ascii="XDPrime" w:hAnsi="XDPrime" w:cs="Consolas"/>
          <w:b/>
          <w:bCs/>
          <w:noProof/>
          <w:sz w:val="22"/>
          <w:lang w:val="id-ID"/>
        </w:rPr>
      </w:pPr>
    </w:p>
    <w:p w14:paraId="107F8D02" w14:textId="19FAABFB" w:rsidR="00D2225D" w:rsidRPr="000B3CC7" w:rsidRDefault="00D2225D" w:rsidP="007101EB">
      <w:pPr>
        <w:pStyle w:val="ListParagraph"/>
        <w:spacing w:after="0" w:line="276" w:lineRule="auto"/>
        <w:ind w:left="1080" w:firstLine="621"/>
        <w:jc w:val="both"/>
        <w:rPr>
          <w:rFonts w:ascii="XDPrime" w:hAnsi="XDPrime" w:cs="Consolas"/>
          <w:noProof/>
          <w:sz w:val="22"/>
          <w:lang w:val="id-ID"/>
        </w:rPr>
      </w:pPr>
      <w:r w:rsidRPr="000B3CC7">
        <w:rPr>
          <w:rFonts w:ascii="XDPrime" w:hAnsi="XDPrime" w:cs="Consolas"/>
          <w:noProof/>
          <w:sz w:val="22"/>
          <w:lang w:val="id-ID"/>
        </w:rPr>
        <w:t xml:space="preserve">Pada tahap ini, </w:t>
      </w:r>
      <w:r w:rsidR="00CF628E" w:rsidRPr="000B3CC7">
        <w:rPr>
          <w:rFonts w:ascii="XDPrime" w:hAnsi="XDPrime" w:cs="Consolas"/>
          <w:noProof/>
          <w:sz w:val="22"/>
          <w:lang w:val="id-ID"/>
        </w:rPr>
        <w:t>memproses development sistem dimulai dari tugas yang menjadi fokus atau bagian yang paling penting terlebih dahulu.</w:t>
      </w:r>
    </w:p>
    <w:p w14:paraId="40A46E50" w14:textId="77777777" w:rsidR="00CF628E" w:rsidRPr="000B3CC7" w:rsidRDefault="00CF628E" w:rsidP="00CF628E">
      <w:pPr>
        <w:pStyle w:val="ListParagraph"/>
        <w:spacing w:after="0" w:line="276" w:lineRule="auto"/>
        <w:ind w:left="1080" w:firstLine="360"/>
        <w:jc w:val="both"/>
        <w:rPr>
          <w:rFonts w:ascii="XDPrime" w:hAnsi="XDPrime" w:cs="Consolas"/>
          <w:noProof/>
          <w:sz w:val="22"/>
          <w:lang w:val="id-ID"/>
        </w:rPr>
      </w:pPr>
    </w:p>
    <w:p w14:paraId="0108F715" w14:textId="7F28BA64"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Design</w:t>
      </w:r>
    </w:p>
    <w:p w14:paraId="58838B88" w14:textId="498CCE53" w:rsidR="00CF628E" w:rsidRPr="000B3CC7" w:rsidRDefault="00CF628E" w:rsidP="00CF628E">
      <w:pPr>
        <w:pStyle w:val="ListParagraph"/>
        <w:spacing w:after="0" w:line="276" w:lineRule="auto"/>
        <w:ind w:left="1080"/>
        <w:jc w:val="both"/>
        <w:rPr>
          <w:rFonts w:ascii="XDPrime" w:hAnsi="XDPrime" w:cs="Consolas"/>
          <w:noProof/>
          <w:sz w:val="22"/>
          <w:lang w:val="id-ID"/>
        </w:rPr>
      </w:pPr>
    </w:p>
    <w:p w14:paraId="39D431E6" w14:textId="47C1219F" w:rsidR="00CF628E" w:rsidRPr="000B3CC7" w:rsidRDefault="00CF628E" w:rsidP="00984D74">
      <w:pPr>
        <w:spacing w:after="0" w:line="276" w:lineRule="auto"/>
        <w:ind w:left="1080" w:firstLine="621"/>
        <w:jc w:val="both"/>
        <w:rPr>
          <w:rFonts w:ascii="XDPrime" w:hAnsi="XDPrime" w:cs="Consolas"/>
          <w:noProof/>
          <w:sz w:val="22"/>
          <w:lang w:val="id-ID"/>
        </w:rPr>
      </w:pPr>
      <w:r w:rsidRPr="000B3CC7">
        <w:rPr>
          <w:rFonts w:ascii="XDPrime" w:hAnsi="XDPrime" w:cs="Consolas"/>
          <w:noProof/>
          <w:sz w:val="22"/>
          <w:lang w:val="id-ID"/>
        </w:rPr>
        <w:t>Pada tahap ini, peneliti memulai mendesain database serta interface dari sitem yang dibuat.</w:t>
      </w:r>
    </w:p>
    <w:p w14:paraId="573398EB" w14:textId="77777777" w:rsidR="00CF628E" w:rsidRPr="000B3CC7" w:rsidRDefault="00CF628E" w:rsidP="00CF628E">
      <w:pPr>
        <w:spacing w:after="0" w:line="276" w:lineRule="auto"/>
        <w:ind w:left="1080" w:firstLine="360"/>
        <w:jc w:val="both"/>
        <w:rPr>
          <w:rFonts w:ascii="XDPrime" w:hAnsi="XDPrime" w:cs="Consolas"/>
          <w:noProof/>
          <w:sz w:val="22"/>
          <w:lang w:val="id-ID"/>
        </w:rPr>
      </w:pPr>
    </w:p>
    <w:p w14:paraId="0B7F8BEB" w14:textId="0D13A1B3"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Implementation</w:t>
      </w:r>
    </w:p>
    <w:p w14:paraId="452F0E71" w14:textId="3F1F6B0A" w:rsidR="00CF628E" w:rsidRPr="000B3CC7" w:rsidRDefault="00CF628E" w:rsidP="00CF628E">
      <w:pPr>
        <w:pStyle w:val="ListParagraph"/>
        <w:spacing w:after="0" w:line="276" w:lineRule="auto"/>
        <w:ind w:left="1080"/>
        <w:jc w:val="both"/>
        <w:rPr>
          <w:rFonts w:ascii="XDPrime" w:hAnsi="XDPrime" w:cs="Consolas"/>
          <w:b/>
          <w:bCs/>
          <w:noProof/>
          <w:sz w:val="22"/>
          <w:lang w:val="id-ID"/>
        </w:rPr>
      </w:pPr>
    </w:p>
    <w:p w14:paraId="335A2C2F" w14:textId="469D9538" w:rsidR="00F525ED" w:rsidRPr="00522541" w:rsidRDefault="00F525ED" w:rsidP="00984D74">
      <w:pPr>
        <w:pStyle w:val="ListParagraph"/>
        <w:spacing w:after="0" w:line="276" w:lineRule="auto"/>
        <w:ind w:left="1080" w:firstLine="621"/>
        <w:jc w:val="both"/>
        <w:rPr>
          <w:rFonts w:ascii="XDPrime" w:hAnsi="XDPrime" w:cs="Consolas"/>
          <w:noProof/>
          <w:sz w:val="22"/>
          <w:lang w:val="en-ID"/>
        </w:rPr>
      </w:pPr>
      <w:r w:rsidRPr="000B3CC7">
        <w:rPr>
          <w:rFonts w:ascii="XDPrime" w:hAnsi="XDPrime" w:cs="Consolas"/>
          <w:noProof/>
          <w:sz w:val="22"/>
          <w:lang w:val="id-ID"/>
        </w:rPr>
        <w:t xml:space="preserve">Pada tahap ini, peneliti mulai melakukan pengcodingan, </w:t>
      </w:r>
      <w:r w:rsidR="00E36E95">
        <w:rPr>
          <w:rFonts w:ascii="XDPrime" w:hAnsi="XDPrime" w:cs="Consolas"/>
          <w:noProof/>
          <w:sz w:val="22"/>
          <w:lang w:val="en-ID"/>
        </w:rPr>
        <w:t>dimulai</w:t>
      </w:r>
      <w:r w:rsidRPr="000B3CC7">
        <w:rPr>
          <w:rFonts w:ascii="XDPrime" w:hAnsi="XDPrime" w:cs="Consolas"/>
          <w:noProof/>
          <w:sz w:val="22"/>
          <w:lang w:val="id-ID"/>
        </w:rPr>
        <w:t xml:space="preserve"> dari sisi back-end</w:t>
      </w:r>
      <w:r w:rsidR="00522541">
        <w:rPr>
          <w:rFonts w:ascii="XDPrime" w:hAnsi="XDPrime" w:cs="Consolas"/>
          <w:noProof/>
          <w:sz w:val="22"/>
          <w:lang w:val="en-ID"/>
        </w:rPr>
        <w:t xml:space="preserve"> hingga</w:t>
      </w:r>
      <w:r w:rsidRPr="000B3CC7">
        <w:rPr>
          <w:rFonts w:ascii="XDPrime" w:hAnsi="XDPrime" w:cs="Consolas"/>
          <w:noProof/>
          <w:sz w:val="22"/>
          <w:lang w:val="id-ID"/>
        </w:rPr>
        <w:t xml:space="preserve"> front-end. </w:t>
      </w:r>
      <w:r w:rsidR="00522541">
        <w:rPr>
          <w:rFonts w:ascii="XDPrime" w:hAnsi="XDPrime" w:cs="Consolas"/>
          <w:noProof/>
          <w:sz w:val="22"/>
          <w:lang w:val="en-ID"/>
        </w:rPr>
        <w:t xml:space="preserve">Adapun </w:t>
      </w:r>
      <w:r w:rsidRPr="000B3CC7">
        <w:rPr>
          <w:rFonts w:ascii="XDPrime" w:hAnsi="XDPrime" w:cs="Consolas"/>
          <w:noProof/>
          <w:sz w:val="22"/>
          <w:lang w:val="id-ID"/>
        </w:rPr>
        <w:t xml:space="preserve">dalam penelitian ini tidak melakukan Unit Test dan hanya melakukan </w:t>
      </w:r>
      <w:r w:rsidR="00522541" w:rsidRPr="000B3CC7">
        <w:rPr>
          <w:rFonts w:ascii="XDPrime" w:hAnsi="XDPrime" w:cs="Consolas"/>
          <w:noProof/>
          <w:sz w:val="22"/>
          <w:lang w:val="id-ID"/>
        </w:rPr>
        <w:t xml:space="preserve">Code Generation </w:t>
      </w:r>
      <w:r w:rsidR="00522541">
        <w:rPr>
          <w:rFonts w:ascii="XDPrime" w:hAnsi="XDPrime" w:cs="Consolas"/>
          <w:noProof/>
          <w:sz w:val="22"/>
          <w:lang w:val="en-ID"/>
        </w:rPr>
        <w:t xml:space="preserve">, </w:t>
      </w:r>
      <w:r w:rsidR="00522541" w:rsidRPr="000B3CC7">
        <w:rPr>
          <w:rFonts w:ascii="XDPrime" w:hAnsi="XDPrime" w:cs="Consolas"/>
          <w:noProof/>
          <w:sz w:val="22"/>
          <w:lang w:val="id-ID"/>
        </w:rPr>
        <w:t>Code Refactor</w:t>
      </w:r>
      <w:r w:rsidR="00522541">
        <w:rPr>
          <w:rFonts w:ascii="XDPrime" w:hAnsi="XDPrime" w:cs="Consolas"/>
          <w:noProof/>
          <w:sz w:val="22"/>
          <w:lang w:val="en-ID"/>
        </w:rPr>
        <w:t xml:space="preserve">, dan </w:t>
      </w:r>
      <w:r w:rsidRPr="000B3CC7">
        <w:rPr>
          <w:rFonts w:ascii="XDPrime" w:hAnsi="XDPrime" w:cs="Consolas"/>
          <w:noProof/>
          <w:sz w:val="22"/>
          <w:lang w:val="id-ID"/>
        </w:rPr>
        <w:t>fase sub</w:t>
      </w:r>
      <w:r w:rsidR="00522541">
        <w:rPr>
          <w:rFonts w:ascii="XDPrime" w:hAnsi="XDPrime" w:cs="Consolas"/>
          <w:noProof/>
          <w:sz w:val="22"/>
          <w:lang w:val="en-ID"/>
        </w:rPr>
        <w:t>.</w:t>
      </w:r>
    </w:p>
    <w:p w14:paraId="1978992A" w14:textId="77777777" w:rsidR="00F525ED" w:rsidRPr="000B3CC7" w:rsidRDefault="00F525ED" w:rsidP="00F525ED">
      <w:pPr>
        <w:pStyle w:val="ListParagraph"/>
        <w:spacing w:after="0" w:line="276" w:lineRule="auto"/>
        <w:ind w:left="1080" w:firstLine="360"/>
        <w:jc w:val="both"/>
        <w:rPr>
          <w:rFonts w:ascii="XDPrime" w:hAnsi="XDPrime" w:cs="Consolas"/>
          <w:noProof/>
          <w:sz w:val="22"/>
          <w:lang w:val="id-ID"/>
        </w:rPr>
      </w:pPr>
    </w:p>
    <w:p w14:paraId="0783121B" w14:textId="3E4B1FF8"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System Testing</w:t>
      </w:r>
    </w:p>
    <w:p w14:paraId="63163C71" w14:textId="42988D5D" w:rsidR="00F525ED" w:rsidRPr="000B3CC7" w:rsidRDefault="00F525ED" w:rsidP="00F525ED">
      <w:pPr>
        <w:pStyle w:val="ListParagraph"/>
        <w:spacing w:after="0" w:line="276" w:lineRule="auto"/>
        <w:ind w:left="1080"/>
        <w:jc w:val="both"/>
        <w:rPr>
          <w:rFonts w:ascii="XDPrime" w:hAnsi="XDPrime" w:cs="Consolas"/>
          <w:b/>
          <w:bCs/>
          <w:noProof/>
          <w:sz w:val="22"/>
          <w:lang w:val="id-ID"/>
        </w:rPr>
      </w:pPr>
    </w:p>
    <w:p w14:paraId="71740FF5" w14:textId="10F6F557" w:rsidR="00F525ED" w:rsidRPr="000B3CC7" w:rsidRDefault="00F525ED" w:rsidP="00984D74">
      <w:pPr>
        <w:pStyle w:val="ListParagraph"/>
        <w:spacing w:after="0" w:line="276" w:lineRule="auto"/>
        <w:ind w:left="1080" w:firstLine="621"/>
        <w:jc w:val="both"/>
        <w:rPr>
          <w:rFonts w:ascii="XDPrime" w:hAnsi="XDPrime" w:cs="Consolas"/>
          <w:noProof/>
          <w:sz w:val="22"/>
          <w:lang w:val="id-ID"/>
        </w:rPr>
      </w:pPr>
      <w:r w:rsidRPr="000B3CC7">
        <w:rPr>
          <w:rFonts w:ascii="XDPrime" w:hAnsi="XDPrime" w:cs="Consolas"/>
          <w:noProof/>
          <w:sz w:val="22"/>
          <w:lang w:val="id-ID"/>
        </w:rPr>
        <w:lastRenderedPageBreak/>
        <w:t>Pada tahap ini, peneliti melakukan  pengujian terhadap fungsionalitas modul sistem dengan menggunakan Blackbox Testing.</w:t>
      </w:r>
    </w:p>
    <w:p w14:paraId="5D7FC8D5" w14:textId="77777777" w:rsidR="00F525ED" w:rsidRPr="000B3CC7" w:rsidRDefault="00F525ED" w:rsidP="00F525ED">
      <w:pPr>
        <w:pStyle w:val="ListParagraph"/>
        <w:spacing w:after="0" w:line="276" w:lineRule="auto"/>
        <w:ind w:left="1080"/>
        <w:jc w:val="both"/>
        <w:rPr>
          <w:rFonts w:ascii="XDPrime" w:hAnsi="XDPrime" w:cs="Consolas"/>
          <w:b/>
          <w:bCs/>
          <w:noProof/>
          <w:sz w:val="22"/>
          <w:lang w:val="id-ID"/>
        </w:rPr>
      </w:pPr>
    </w:p>
    <w:p w14:paraId="2FECEB65" w14:textId="6D2EBF5A"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Retrospective</w:t>
      </w:r>
    </w:p>
    <w:p w14:paraId="356FDB1A" w14:textId="1F355495" w:rsidR="00F525ED" w:rsidRPr="000B3CC7" w:rsidRDefault="00F525ED" w:rsidP="00F525ED">
      <w:pPr>
        <w:pStyle w:val="ListParagraph"/>
        <w:spacing w:after="0" w:line="276" w:lineRule="auto"/>
        <w:ind w:left="1080"/>
        <w:jc w:val="both"/>
        <w:rPr>
          <w:rFonts w:ascii="XDPrime" w:hAnsi="XDPrime" w:cs="Consolas"/>
          <w:b/>
          <w:bCs/>
          <w:noProof/>
          <w:sz w:val="22"/>
          <w:lang w:val="id-ID"/>
        </w:rPr>
      </w:pPr>
    </w:p>
    <w:p w14:paraId="5BFA8D54" w14:textId="7BCD4A5B" w:rsidR="00F525ED" w:rsidRPr="000B3CC7" w:rsidRDefault="00F525ED" w:rsidP="00984D74">
      <w:pPr>
        <w:pStyle w:val="ListParagraph"/>
        <w:spacing w:after="0" w:line="276" w:lineRule="auto"/>
        <w:ind w:left="1080" w:firstLine="621"/>
        <w:jc w:val="both"/>
        <w:rPr>
          <w:rFonts w:ascii="XDPrime" w:hAnsi="XDPrime" w:cs="Consolas"/>
          <w:noProof/>
          <w:sz w:val="22"/>
          <w:lang w:val="id-ID"/>
        </w:rPr>
      </w:pPr>
      <w:r w:rsidRPr="000B3CC7">
        <w:rPr>
          <w:rFonts w:ascii="XDPrime" w:hAnsi="XDPrime" w:cs="Consolas"/>
          <w:noProof/>
          <w:sz w:val="22"/>
          <w:lang w:val="id-ID"/>
        </w:rPr>
        <w:t xml:space="preserve">Pada tahap ini, peneliti </w:t>
      </w:r>
      <w:r w:rsidR="00522541">
        <w:rPr>
          <w:rFonts w:ascii="XDPrime" w:hAnsi="XDPrime" w:cs="Consolas"/>
          <w:noProof/>
          <w:sz w:val="22"/>
          <w:lang w:val="en-ID"/>
        </w:rPr>
        <w:t>menguji sistem yang sudah dirancang</w:t>
      </w:r>
      <w:r w:rsidRPr="000B3CC7">
        <w:rPr>
          <w:rFonts w:ascii="XDPrime" w:hAnsi="XDPrime" w:cs="Consolas"/>
          <w:noProof/>
          <w:sz w:val="22"/>
          <w:lang w:val="id-ID"/>
        </w:rPr>
        <w:t xml:space="preserve">, jika </w:t>
      </w:r>
      <w:r w:rsidR="00522541">
        <w:rPr>
          <w:rFonts w:ascii="XDPrime" w:hAnsi="XDPrime" w:cs="Consolas"/>
          <w:noProof/>
          <w:sz w:val="22"/>
          <w:lang w:val="en-ID"/>
        </w:rPr>
        <w:t>mengalami</w:t>
      </w:r>
      <w:r w:rsidRPr="000B3CC7">
        <w:rPr>
          <w:rFonts w:ascii="XDPrime" w:hAnsi="XDPrime" w:cs="Consolas"/>
          <w:noProof/>
          <w:sz w:val="22"/>
          <w:lang w:val="id-ID"/>
        </w:rPr>
        <w:t xml:space="preserve"> bug</w:t>
      </w:r>
      <w:r w:rsidR="00522541">
        <w:rPr>
          <w:rFonts w:ascii="XDPrime" w:hAnsi="XDPrime" w:cs="Consolas"/>
          <w:noProof/>
          <w:sz w:val="22"/>
          <w:lang w:val="en-ID"/>
        </w:rPr>
        <w:t>,</w:t>
      </w:r>
      <w:r w:rsidRPr="000B3CC7">
        <w:rPr>
          <w:rFonts w:ascii="XDPrime" w:hAnsi="XDPrime" w:cs="Consolas"/>
          <w:noProof/>
          <w:sz w:val="22"/>
          <w:lang w:val="id-ID"/>
        </w:rPr>
        <w:t xml:space="preserve"> akan dilakukan iterasi baru pada modul yang sama, jika tidak </w:t>
      </w:r>
      <w:r w:rsidR="009F5AD8">
        <w:rPr>
          <w:rFonts w:ascii="XDPrime" w:hAnsi="XDPrime" w:cs="Consolas"/>
          <w:noProof/>
          <w:sz w:val="22"/>
          <w:lang w:val="en-ID"/>
        </w:rPr>
        <w:t xml:space="preserve">terdapat bug </w:t>
      </w:r>
      <w:r w:rsidRPr="000B3CC7">
        <w:rPr>
          <w:rFonts w:ascii="XDPrime" w:hAnsi="XDPrime" w:cs="Consolas"/>
          <w:noProof/>
          <w:sz w:val="22"/>
          <w:lang w:val="id-ID"/>
        </w:rPr>
        <w:t xml:space="preserve"> </w:t>
      </w:r>
      <w:r w:rsidR="009F5AD8">
        <w:rPr>
          <w:rFonts w:ascii="XDPrime" w:hAnsi="XDPrime" w:cs="Consolas"/>
          <w:noProof/>
          <w:sz w:val="22"/>
          <w:lang w:val="en-ID"/>
        </w:rPr>
        <w:t>peneliti melanjutkan</w:t>
      </w:r>
      <w:r w:rsidRPr="000B3CC7">
        <w:rPr>
          <w:rFonts w:ascii="XDPrime" w:hAnsi="XDPrime" w:cs="Consolas"/>
          <w:noProof/>
          <w:sz w:val="22"/>
          <w:lang w:val="id-ID"/>
        </w:rPr>
        <w:t xml:space="preserve"> membuat iterasi baru </w:t>
      </w:r>
      <w:r w:rsidR="009F5AD8">
        <w:rPr>
          <w:rFonts w:ascii="XDPrime" w:hAnsi="XDPrime" w:cs="Consolas"/>
          <w:noProof/>
          <w:sz w:val="22"/>
          <w:lang w:val="en-ID"/>
        </w:rPr>
        <w:t xml:space="preserve">untuk </w:t>
      </w:r>
      <w:r w:rsidRPr="000B3CC7">
        <w:rPr>
          <w:rFonts w:ascii="XDPrime" w:hAnsi="XDPrime" w:cs="Consolas"/>
          <w:noProof/>
          <w:sz w:val="22"/>
          <w:lang w:val="id-ID"/>
        </w:rPr>
        <w:t xml:space="preserve">modul selanjutnya </w:t>
      </w:r>
      <w:r w:rsidR="009F5AD8">
        <w:rPr>
          <w:rFonts w:ascii="XDPrime" w:hAnsi="XDPrime" w:cs="Consolas"/>
          <w:noProof/>
          <w:sz w:val="22"/>
          <w:lang w:val="en-ID"/>
        </w:rPr>
        <w:t>sampai</w:t>
      </w:r>
      <w:r w:rsidRPr="000B3CC7">
        <w:rPr>
          <w:rFonts w:ascii="XDPrime" w:hAnsi="XDPrime" w:cs="Consolas"/>
          <w:noProof/>
          <w:sz w:val="22"/>
          <w:lang w:val="id-ID"/>
        </w:rPr>
        <w:t xml:space="preserve"> setiap modul sistem selesai di</w:t>
      </w:r>
      <w:r w:rsidR="009F5AD8">
        <w:rPr>
          <w:rFonts w:ascii="XDPrime" w:hAnsi="XDPrime" w:cs="Consolas"/>
          <w:noProof/>
          <w:sz w:val="22"/>
          <w:lang w:val="en-ID"/>
        </w:rPr>
        <w:t>buat</w:t>
      </w:r>
      <w:r w:rsidRPr="000B3CC7">
        <w:rPr>
          <w:rFonts w:ascii="XDPrime" w:hAnsi="XDPrime" w:cs="Consolas"/>
          <w:noProof/>
          <w:sz w:val="22"/>
          <w:lang w:val="id-ID"/>
        </w:rPr>
        <w:t>.</w:t>
      </w:r>
    </w:p>
    <w:p w14:paraId="750758D7" w14:textId="77777777" w:rsidR="002F1DF7" w:rsidRPr="000B3CC7" w:rsidRDefault="002F1DF7" w:rsidP="00990911">
      <w:pPr>
        <w:spacing w:after="0" w:line="240" w:lineRule="auto"/>
        <w:ind w:left="426" w:hanging="426"/>
        <w:jc w:val="both"/>
        <w:rPr>
          <w:rFonts w:ascii="XDPrime" w:eastAsia="Times New Roman" w:hAnsi="XDPrime" w:cs="Consolas"/>
          <w:b/>
          <w:noProof/>
          <w:sz w:val="22"/>
          <w:szCs w:val="22"/>
          <w:lang w:val="id-ID"/>
        </w:rPr>
      </w:pPr>
    </w:p>
    <w:p w14:paraId="35E82EBC"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3.3</w:t>
      </w:r>
      <w:r w:rsidRPr="000B3CC7">
        <w:rPr>
          <w:rFonts w:ascii="XDPrime" w:eastAsia="Times New Roman" w:hAnsi="XDPrime" w:cs="Consolas"/>
          <w:b/>
          <w:noProof/>
          <w:sz w:val="22"/>
          <w:szCs w:val="22"/>
          <w:lang w:val="id-ID"/>
        </w:rPr>
        <w:tab/>
        <w:t>Rancangan Penelitian</w:t>
      </w:r>
    </w:p>
    <w:p w14:paraId="2755BB3D"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p>
    <w:p w14:paraId="6DA942D8" w14:textId="556121CD" w:rsidR="00BF0471" w:rsidRPr="000B3CC7" w:rsidRDefault="00C85BEE" w:rsidP="00C85BEE">
      <w:pPr>
        <w:spacing w:after="0" w:line="276" w:lineRule="auto"/>
        <w:ind w:firstLine="426"/>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Penelitian ini akan dilakukan berbasis deskriptif dimana peneliti akan menjelaskan suatu permasalahan yang ada pada perpustakaan SMA Negeri 1 Kuta Selatan sehingga dapat memberikan solusi atas permasalahan yang dialami. Permasalahan yang dijelaskan akan mengangkat permasalahan masih relevan pada masalah yang terjadi dimasa sekarang. Solusi juga akan dijelaskan secara deskriptif sehingga solusi dapat dapat dijelaskan lebih jelas dan tepat. Berikut ini adalah jadwal penelitian yang akan dilakukan :</w:t>
      </w:r>
    </w:p>
    <w:tbl>
      <w:tblPr>
        <w:tblStyle w:val="TableGrid"/>
        <w:tblpPr w:leftFromText="180" w:rightFromText="180" w:vertAnchor="text" w:horzAnchor="margin" w:tblpY="71"/>
        <w:tblW w:w="0" w:type="auto"/>
        <w:tblLayout w:type="fixed"/>
        <w:tblLook w:val="04A0" w:firstRow="1" w:lastRow="0" w:firstColumn="1" w:lastColumn="0" w:noHBand="0" w:noVBand="1"/>
      </w:tblPr>
      <w:tblGrid>
        <w:gridCol w:w="462"/>
        <w:gridCol w:w="1376"/>
        <w:gridCol w:w="390"/>
        <w:gridCol w:w="322"/>
        <w:gridCol w:w="353"/>
        <w:gridCol w:w="322"/>
        <w:gridCol w:w="322"/>
        <w:gridCol w:w="337"/>
        <w:gridCol w:w="322"/>
        <w:gridCol w:w="328"/>
        <w:gridCol w:w="329"/>
        <w:gridCol w:w="322"/>
        <w:gridCol w:w="322"/>
        <w:gridCol w:w="322"/>
      </w:tblGrid>
      <w:tr w:rsidR="00B3046A" w:rsidRPr="000B3CC7" w14:paraId="585B7FA7" w14:textId="77777777" w:rsidTr="00B3046A">
        <w:tc>
          <w:tcPr>
            <w:tcW w:w="462" w:type="dxa"/>
            <w:vMerge w:val="restart"/>
            <w:vAlign w:val="center"/>
          </w:tcPr>
          <w:p w14:paraId="2C0D4AB9"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No</w:t>
            </w:r>
          </w:p>
        </w:tc>
        <w:tc>
          <w:tcPr>
            <w:tcW w:w="1376" w:type="dxa"/>
            <w:vMerge w:val="restart"/>
            <w:vAlign w:val="center"/>
          </w:tcPr>
          <w:p w14:paraId="14F8605E"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Kegiatan</w:t>
            </w:r>
          </w:p>
        </w:tc>
        <w:tc>
          <w:tcPr>
            <w:tcW w:w="1387" w:type="dxa"/>
            <w:gridSpan w:val="4"/>
          </w:tcPr>
          <w:p w14:paraId="1795C2BA"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September</w:t>
            </w:r>
          </w:p>
        </w:tc>
        <w:tc>
          <w:tcPr>
            <w:tcW w:w="1309" w:type="dxa"/>
            <w:gridSpan w:val="4"/>
          </w:tcPr>
          <w:p w14:paraId="675C2578"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Oktober</w:t>
            </w:r>
          </w:p>
        </w:tc>
        <w:tc>
          <w:tcPr>
            <w:tcW w:w="1295" w:type="dxa"/>
            <w:gridSpan w:val="4"/>
          </w:tcPr>
          <w:p w14:paraId="55166CDF"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November</w:t>
            </w:r>
          </w:p>
        </w:tc>
      </w:tr>
      <w:tr w:rsidR="00B3046A" w:rsidRPr="000B3CC7" w14:paraId="103FE441" w14:textId="77777777" w:rsidTr="00B3046A">
        <w:tc>
          <w:tcPr>
            <w:tcW w:w="462" w:type="dxa"/>
            <w:vMerge/>
          </w:tcPr>
          <w:p w14:paraId="493CFEF0" w14:textId="77777777" w:rsidR="00B3046A" w:rsidRPr="000B3CC7" w:rsidRDefault="00B3046A" w:rsidP="00B3046A">
            <w:pPr>
              <w:spacing w:line="276" w:lineRule="auto"/>
              <w:rPr>
                <w:rFonts w:ascii="XDPrime" w:eastAsia="Times New Roman" w:hAnsi="XDPrime" w:cs="Consolas"/>
                <w:b/>
                <w:noProof/>
                <w:szCs w:val="22"/>
                <w:lang w:val="id-ID"/>
              </w:rPr>
            </w:pPr>
          </w:p>
        </w:tc>
        <w:tc>
          <w:tcPr>
            <w:tcW w:w="1376" w:type="dxa"/>
            <w:vMerge/>
          </w:tcPr>
          <w:p w14:paraId="440D0BCA" w14:textId="77777777" w:rsidR="00B3046A" w:rsidRPr="000B3CC7" w:rsidRDefault="00B3046A" w:rsidP="00B3046A">
            <w:pPr>
              <w:spacing w:line="276" w:lineRule="auto"/>
              <w:rPr>
                <w:rFonts w:ascii="XDPrime" w:eastAsia="Times New Roman" w:hAnsi="XDPrime" w:cs="Consolas"/>
                <w:b/>
                <w:noProof/>
                <w:szCs w:val="22"/>
                <w:lang w:val="id-ID"/>
              </w:rPr>
            </w:pPr>
          </w:p>
        </w:tc>
        <w:tc>
          <w:tcPr>
            <w:tcW w:w="390" w:type="dxa"/>
          </w:tcPr>
          <w:p w14:paraId="438A0C9D"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322" w:type="dxa"/>
          </w:tcPr>
          <w:p w14:paraId="2212C0C6"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2</w:t>
            </w:r>
          </w:p>
        </w:tc>
        <w:tc>
          <w:tcPr>
            <w:tcW w:w="353" w:type="dxa"/>
          </w:tcPr>
          <w:p w14:paraId="447A2852"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3</w:t>
            </w:r>
          </w:p>
        </w:tc>
        <w:tc>
          <w:tcPr>
            <w:tcW w:w="322" w:type="dxa"/>
          </w:tcPr>
          <w:p w14:paraId="1D69BB11"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c>
          <w:tcPr>
            <w:tcW w:w="322" w:type="dxa"/>
          </w:tcPr>
          <w:p w14:paraId="7C3A3684"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337" w:type="dxa"/>
          </w:tcPr>
          <w:p w14:paraId="604A60C2"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2</w:t>
            </w:r>
          </w:p>
        </w:tc>
        <w:tc>
          <w:tcPr>
            <w:tcW w:w="322" w:type="dxa"/>
          </w:tcPr>
          <w:p w14:paraId="206EE797"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3</w:t>
            </w:r>
          </w:p>
        </w:tc>
        <w:tc>
          <w:tcPr>
            <w:tcW w:w="328" w:type="dxa"/>
          </w:tcPr>
          <w:p w14:paraId="59B76206"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c>
          <w:tcPr>
            <w:tcW w:w="329" w:type="dxa"/>
          </w:tcPr>
          <w:p w14:paraId="6B3855AC"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322" w:type="dxa"/>
          </w:tcPr>
          <w:p w14:paraId="6B3B8AFD"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2</w:t>
            </w:r>
          </w:p>
        </w:tc>
        <w:tc>
          <w:tcPr>
            <w:tcW w:w="322" w:type="dxa"/>
          </w:tcPr>
          <w:p w14:paraId="664FEE24"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3</w:t>
            </w:r>
          </w:p>
        </w:tc>
        <w:tc>
          <w:tcPr>
            <w:tcW w:w="322" w:type="dxa"/>
          </w:tcPr>
          <w:p w14:paraId="236FBA04"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r>
      <w:tr w:rsidR="00B3046A" w:rsidRPr="000B3CC7" w14:paraId="416D88FA" w14:textId="77777777" w:rsidTr="00B3046A">
        <w:tc>
          <w:tcPr>
            <w:tcW w:w="462" w:type="dxa"/>
          </w:tcPr>
          <w:p w14:paraId="7E2438F2"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1376" w:type="dxa"/>
          </w:tcPr>
          <w:p w14:paraId="4EA9A9FA"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Identifikasi Masalah</w:t>
            </w:r>
          </w:p>
        </w:tc>
        <w:tc>
          <w:tcPr>
            <w:tcW w:w="390" w:type="dxa"/>
            <w:shd w:val="clear" w:color="auto" w:fill="70AD47" w:themeFill="accent6"/>
          </w:tcPr>
          <w:p w14:paraId="5DEAC4A5"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286CC34"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tcPr>
          <w:p w14:paraId="5854ADB2"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398787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B51DE78"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tcPr>
          <w:p w14:paraId="1ED083C1"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05B34A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tcPr>
          <w:p w14:paraId="05FF53E5"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tcPr>
          <w:p w14:paraId="2F42234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7501F48"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77CCC161"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0523973C" w14:textId="77777777" w:rsidR="00B3046A" w:rsidRPr="000B3CC7" w:rsidRDefault="00B3046A" w:rsidP="00B3046A">
            <w:pPr>
              <w:spacing w:line="276" w:lineRule="auto"/>
              <w:rPr>
                <w:rFonts w:ascii="XDPrime" w:eastAsia="Times New Roman" w:hAnsi="XDPrime" w:cs="Consolas"/>
                <w:b/>
                <w:noProof/>
                <w:szCs w:val="22"/>
                <w:lang w:val="id-ID"/>
              </w:rPr>
            </w:pPr>
          </w:p>
        </w:tc>
      </w:tr>
      <w:tr w:rsidR="00B3046A" w:rsidRPr="000B3CC7" w14:paraId="711CB493" w14:textId="77777777" w:rsidTr="00B3046A">
        <w:tc>
          <w:tcPr>
            <w:tcW w:w="462" w:type="dxa"/>
          </w:tcPr>
          <w:p w14:paraId="222CB0CB"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2</w:t>
            </w:r>
          </w:p>
        </w:tc>
        <w:tc>
          <w:tcPr>
            <w:tcW w:w="1376" w:type="dxa"/>
          </w:tcPr>
          <w:p w14:paraId="27872AA6"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Pengumpulan Data</w:t>
            </w:r>
          </w:p>
        </w:tc>
        <w:tc>
          <w:tcPr>
            <w:tcW w:w="390" w:type="dxa"/>
          </w:tcPr>
          <w:p w14:paraId="077BE00D"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364EF99D"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shd w:val="clear" w:color="auto" w:fill="70AD47" w:themeFill="accent6"/>
          </w:tcPr>
          <w:p w14:paraId="0ECAB9EE"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24B944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78849087"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tcPr>
          <w:p w14:paraId="10A98D59"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53A03E03"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tcPr>
          <w:p w14:paraId="4577D926"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tcPr>
          <w:p w14:paraId="21D25B6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E0934AB"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62364B1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57EB18A1" w14:textId="77777777" w:rsidR="00B3046A" w:rsidRPr="000B3CC7" w:rsidRDefault="00B3046A" w:rsidP="00B3046A">
            <w:pPr>
              <w:spacing w:line="276" w:lineRule="auto"/>
              <w:rPr>
                <w:rFonts w:ascii="XDPrime" w:eastAsia="Times New Roman" w:hAnsi="XDPrime" w:cs="Consolas"/>
                <w:b/>
                <w:noProof/>
                <w:szCs w:val="22"/>
                <w:lang w:val="id-ID"/>
              </w:rPr>
            </w:pPr>
          </w:p>
        </w:tc>
      </w:tr>
      <w:tr w:rsidR="00B3046A" w:rsidRPr="000B3CC7" w14:paraId="4DEDE4C1" w14:textId="77777777" w:rsidTr="00B3046A">
        <w:tc>
          <w:tcPr>
            <w:tcW w:w="462" w:type="dxa"/>
          </w:tcPr>
          <w:p w14:paraId="75484E4E"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lastRenderedPageBreak/>
              <w:t>3</w:t>
            </w:r>
          </w:p>
        </w:tc>
        <w:tc>
          <w:tcPr>
            <w:tcW w:w="1376" w:type="dxa"/>
          </w:tcPr>
          <w:p w14:paraId="71F0FD8B"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Menganalisa Data</w:t>
            </w:r>
          </w:p>
        </w:tc>
        <w:tc>
          <w:tcPr>
            <w:tcW w:w="390" w:type="dxa"/>
          </w:tcPr>
          <w:p w14:paraId="453BBD66"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FDDCE4B"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tcPr>
          <w:p w14:paraId="1B3FDDB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7C29F12C"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7016258F"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shd w:val="clear" w:color="auto" w:fill="70AD47" w:themeFill="accent6"/>
          </w:tcPr>
          <w:p w14:paraId="1CABD37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06DC4118"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shd w:val="clear" w:color="auto" w:fill="70AD47" w:themeFill="accent6"/>
          </w:tcPr>
          <w:p w14:paraId="4AB9E66C"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tcPr>
          <w:p w14:paraId="58C9999F"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917412D"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C2C421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68EFADDD" w14:textId="77777777" w:rsidR="00B3046A" w:rsidRPr="000B3CC7" w:rsidRDefault="00B3046A" w:rsidP="00B3046A">
            <w:pPr>
              <w:spacing w:line="276" w:lineRule="auto"/>
              <w:rPr>
                <w:rFonts w:ascii="XDPrime" w:eastAsia="Times New Roman" w:hAnsi="XDPrime" w:cs="Consolas"/>
                <w:b/>
                <w:noProof/>
                <w:szCs w:val="22"/>
                <w:lang w:val="id-ID"/>
              </w:rPr>
            </w:pPr>
          </w:p>
        </w:tc>
      </w:tr>
      <w:tr w:rsidR="00B3046A" w:rsidRPr="000B3CC7" w14:paraId="106D87C3" w14:textId="77777777" w:rsidTr="00B3046A">
        <w:tc>
          <w:tcPr>
            <w:tcW w:w="462" w:type="dxa"/>
          </w:tcPr>
          <w:p w14:paraId="3A6DA86A"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c>
          <w:tcPr>
            <w:tcW w:w="1376" w:type="dxa"/>
          </w:tcPr>
          <w:p w14:paraId="1BE2BE5B"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Penyusunan Proposal</w:t>
            </w:r>
          </w:p>
        </w:tc>
        <w:tc>
          <w:tcPr>
            <w:tcW w:w="390" w:type="dxa"/>
            <w:shd w:val="clear" w:color="auto" w:fill="70AD47" w:themeFill="accent6"/>
          </w:tcPr>
          <w:p w14:paraId="64AD6659"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6B3C547F"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shd w:val="clear" w:color="auto" w:fill="70AD47" w:themeFill="accent6"/>
          </w:tcPr>
          <w:p w14:paraId="0482891F"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ED31CD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24062EE3"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shd w:val="clear" w:color="auto" w:fill="70AD47" w:themeFill="accent6"/>
          </w:tcPr>
          <w:p w14:paraId="1C417895"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6BBB5DC"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shd w:val="clear" w:color="auto" w:fill="70AD47" w:themeFill="accent6"/>
          </w:tcPr>
          <w:p w14:paraId="3A3C8892"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shd w:val="clear" w:color="auto" w:fill="70AD47" w:themeFill="accent6"/>
          </w:tcPr>
          <w:p w14:paraId="3F50261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00D27DD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2632D5D6"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07422AB8" w14:textId="77777777" w:rsidR="00B3046A" w:rsidRPr="000B3CC7" w:rsidRDefault="00B3046A" w:rsidP="00B3046A">
            <w:pPr>
              <w:spacing w:line="276" w:lineRule="auto"/>
              <w:rPr>
                <w:rFonts w:ascii="XDPrime" w:eastAsia="Times New Roman" w:hAnsi="XDPrime" w:cs="Consolas"/>
                <w:b/>
                <w:noProof/>
                <w:szCs w:val="22"/>
                <w:lang w:val="id-ID"/>
              </w:rPr>
            </w:pPr>
          </w:p>
        </w:tc>
      </w:tr>
    </w:tbl>
    <w:p w14:paraId="791BC98E" w14:textId="13202EFF" w:rsidR="002A4DD4" w:rsidRPr="000B3CC7" w:rsidRDefault="00B369D1" w:rsidP="00B3046A">
      <w:pPr>
        <w:tabs>
          <w:tab w:val="left" w:pos="1665"/>
        </w:tabs>
        <w:spacing w:line="276" w:lineRule="auto"/>
        <w:jc w:val="center"/>
        <w:rPr>
          <w:rFonts w:ascii="XDPrime" w:eastAsia="Times New Roman" w:hAnsi="XDPrime" w:cs="Consolas"/>
          <w:b/>
          <w:noProof/>
          <w:szCs w:val="22"/>
          <w:lang w:val="id-ID"/>
        </w:rPr>
        <w:sectPr w:rsidR="002A4DD4" w:rsidRPr="000B3CC7" w:rsidSect="00B3046A">
          <w:footerReference w:type="first" r:id="rId30"/>
          <w:pgSz w:w="8391" w:h="11907" w:code="11"/>
          <w:pgMar w:top="1134" w:right="1134" w:bottom="1134" w:left="1418" w:header="567" w:footer="283" w:gutter="0"/>
          <w:pgNumType w:start="11"/>
          <w:cols w:space="720"/>
          <w:titlePg/>
          <w:docGrid w:linePitch="326"/>
        </w:sectPr>
      </w:pPr>
      <w:r w:rsidRPr="000B3CC7">
        <w:rPr>
          <w:rFonts w:ascii="XDPrime" w:eastAsia="Times New Roman" w:hAnsi="XDPrime" w:cs="Consolas"/>
          <w:b/>
          <w:noProof/>
          <w:sz w:val="22"/>
          <w:szCs w:val="22"/>
          <w:lang w:val="id-ID"/>
        </w:rPr>
        <w:t xml:space="preserve">Tabel 3.3 </w:t>
      </w:r>
      <w:r w:rsidRPr="000B3CC7">
        <w:rPr>
          <w:rFonts w:ascii="XDPrime" w:eastAsia="Times New Roman" w:hAnsi="XDPrime" w:cs="Consolas"/>
          <w:bCs/>
          <w:noProof/>
          <w:sz w:val="22"/>
          <w:szCs w:val="22"/>
          <w:lang w:val="id-ID"/>
        </w:rPr>
        <w:t>Jadwal Penelitian</w:t>
      </w:r>
    </w:p>
    <w:p w14:paraId="6F5C8F6D"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4CF743EE"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44F5DAB3"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26D3EBAE"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2B054635"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04632A7C"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6B61989B"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1A28700A"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1C5F01AF"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03D04615"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681D4D3F"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47295DE0"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19033B1C"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2BFF67C2"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003C3501"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6BA29A5D" w14:textId="77777777" w:rsidR="00DB55A6" w:rsidRPr="000B3CC7" w:rsidRDefault="00990911" w:rsidP="00990911">
      <w:pPr>
        <w:spacing w:after="0" w:line="240" w:lineRule="auto"/>
        <w:ind w:left="426" w:hanging="426"/>
        <w:jc w:val="center"/>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LAMPIRAN-LAMPIRAN</w:t>
      </w:r>
      <w:r w:rsidR="00DB55A6" w:rsidRPr="000B3CC7">
        <w:rPr>
          <w:rFonts w:ascii="XDPrime" w:eastAsia="Times New Roman" w:hAnsi="XDPrime" w:cs="Consolas"/>
          <w:b/>
          <w:bCs/>
          <w:noProof/>
          <w:sz w:val="22"/>
          <w:szCs w:val="22"/>
          <w:lang w:val="id-ID"/>
        </w:rPr>
        <w:t xml:space="preserve"> </w:t>
      </w:r>
    </w:p>
    <w:p w14:paraId="20CA0B55" w14:textId="6815A2A1" w:rsidR="00990911" w:rsidRPr="000B3CC7" w:rsidRDefault="00DB55A6" w:rsidP="00990911">
      <w:pPr>
        <w:spacing w:after="0" w:line="240" w:lineRule="auto"/>
        <w:ind w:left="426" w:hanging="426"/>
        <w:jc w:val="center"/>
        <w:rPr>
          <w:rFonts w:ascii="XDPrime" w:eastAsia="Times New Roman" w:hAnsi="XDPrime" w:cs="Consolas"/>
          <w:noProof/>
          <w:sz w:val="22"/>
          <w:szCs w:val="22"/>
          <w:lang w:val="id-ID"/>
        </w:rPr>
      </w:pPr>
      <w:r w:rsidRPr="000B3CC7">
        <w:rPr>
          <w:rFonts w:ascii="XDPrime" w:eastAsia="Times New Roman" w:hAnsi="XDPrime" w:cs="Consolas"/>
          <w:bCs/>
          <w:noProof/>
          <w:sz w:val="22"/>
          <w:szCs w:val="22"/>
          <w:lang w:val="id-ID"/>
        </w:rPr>
        <w:t xml:space="preserve">(isikan lampiran berupa scan </w:t>
      </w:r>
      <w:r w:rsidRPr="000B3CC7">
        <w:rPr>
          <w:rFonts w:ascii="XDPrime" w:eastAsia="Times New Roman" w:hAnsi="XDPrime" w:cs="Consolas"/>
          <w:b/>
          <w:bCs/>
          <w:noProof/>
          <w:sz w:val="22"/>
          <w:szCs w:val="22"/>
          <w:lang w:val="id-ID"/>
        </w:rPr>
        <w:t>kartu bimbingan</w:t>
      </w:r>
      <w:r w:rsidRPr="000B3CC7">
        <w:rPr>
          <w:rFonts w:ascii="XDPrime" w:eastAsia="Times New Roman" w:hAnsi="XDPrime" w:cs="Consolas"/>
          <w:bCs/>
          <w:noProof/>
          <w:sz w:val="22"/>
          <w:szCs w:val="22"/>
          <w:lang w:val="id-ID"/>
        </w:rPr>
        <w:t xml:space="preserve">, hasil </w:t>
      </w:r>
      <w:r w:rsidRPr="000B3CC7">
        <w:rPr>
          <w:rFonts w:ascii="XDPrime" w:eastAsia="Times New Roman" w:hAnsi="XDPrime" w:cs="Consolas"/>
          <w:b/>
          <w:bCs/>
          <w:noProof/>
          <w:sz w:val="22"/>
          <w:szCs w:val="22"/>
          <w:lang w:val="id-ID"/>
        </w:rPr>
        <w:t>presentase plagiarism chec</w:t>
      </w:r>
      <w:r w:rsidRPr="000B3CC7">
        <w:rPr>
          <w:rFonts w:ascii="XDPrime" w:eastAsia="Times New Roman" w:hAnsi="XDPrime" w:cs="Consolas"/>
          <w:bCs/>
          <w:noProof/>
          <w:sz w:val="22"/>
          <w:szCs w:val="22"/>
          <w:lang w:val="id-ID"/>
        </w:rPr>
        <w:t>ker, dll)</w:t>
      </w:r>
    </w:p>
    <w:p w14:paraId="0221768E" w14:textId="0234B2B9" w:rsidR="00AC6305" w:rsidRPr="000B3CC7" w:rsidRDefault="00AC6305">
      <w:pPr>
        <w:rPr>
          <w:rFonts w:ascii="XDPrime" w:hAnsi="XDPrime"/>
          <w:noProof/>
          <w:lang w:val="id-ID"/>
        </w:rPr>
      </w:pPr>
      <w:r w:rsidRPr="000B3CC7">
        <w:rPr>
          <w:rFonts w:ascii="XDPrime" w:hAnsi="XDPrime"/>
          <w:noProof/>
          <w:lang w:val="id-ID"/>
        </w:rPr>
        <w:br w:type="page"/>
      </w:r>
    </w:p>
    <w:p w14:paraId="3AB90F57" w14:textId="37831CFF" w:rsidR="00011044" w:rsidRPr="000B3CC7" w:rsidRDefault="00AC6305">
      <w:pPr>
        <w:rPr>
          <w:rFonts w:ascii="XDPrime" w:hAnsi="XDPrime"/>
          <w:noProof/>
          <w:lang w:val="id-ID"/>
        </w:rPr>
      </w:pPr>
      <w:r w:rsidRPr="000B3CC7">
        <w:rPr>
          <w:rFonts w:ascii="XDPrime" w:hAnsi="XDPrime"/>
          <w:noProof/>
          <w:lang w:val="id-ID"/>
        </w:rPr>
        <w:lastRenderedPageBreak/>
        <mc:AlternateContent>
          <mc:Choice Requires="wps">
            <w:drawing>
              <wp:anchor distT="0" distB="0" distL="114300" distR="114300" simplePos="0" relativeHeight="251723264" behindDoc="0" locked="0" layoutInCell="1" allowOverlap="1" wp14:anchorId="3BFC2972" wp14:editId="4BE78449">
                <wp:simplePos x="0" y="0"/>
                <wp:positionH relativeFrom="column">
                  <wp:posOffset>-905944</wp:posOffset>
                </wp:positionH>
                <wp:positionV relativeFrom="paragraph">
                  <wp:posOffset>-713740</wp:posOffset>
                </wp:positionV>
                <wp:extent cx="5341717" cy="7558269"/>
                <wp:effectExtent l="0" t="0" r="11430" b="24130"/>
                <wp:wrapNone/>
                <wp:docPr id="6" name="Rectangle 6"/>
                <wp:cNvGraphicFramePr/>
                <a:graphic xmlns:a="http://schemas.openxmlformats.org/drawingml/2006/main">
                  <a:graphicData uri="http://schemas.microsoft.com/office/word/2010/wordprocessingShape">
                    <wps:wsp>
                      <wps:cNvSpPr/>
                      <wps:spPr>
                        <a:xfrm>
                          <a:off x="0" y="0"/>
                          <a:ext cx="5341717" cy="7558269"/>
                        </a:xfrm>
                        <a:prstGeom prst="rect">
                          <a:avLst/>
                        </a:prstGeom>
                        <a:solidFill>
                          <a:srgbClr val="00206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457D34" id="Rectangle 6" o:spid="_x0000_s1026" style="position:absolute;margin-left:-71.35pt;margin-top:-56.2pt;width:420.6pt;height:595.15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" fillcolor="#002060" strokecolor="#1f4d78 [1604]" strokeweight="1pt"/>
            </w:pict>
          </mc:Fallback>
        </mc:AlternateContent>
      </w:r>
    </w:p>
    <w:sectPr w:rsidR="00011044" w:rsidRPr="000B3CC7" w:rsidSect="00B3046A">
      <w:footerReference w:type="first" r:id="rId31"/>
      <w:pgSz w:w="8391" w:h="11907" w:code="11"/>
      <w:pgMar w:top="1134" w:right="1134" w:bottom="1134" w:left="1418" w:header="340" w:footer="231" w:gutter="0"/>
      <w:pgNumType w:start="17"/>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A7B0F7" w14:textId="77777777" w:rsidR="00893C4D" w:rsidRDefault="00893C4D">
      <w:pPr>
        <w:spacing w:after="0" w:line="240" w:lineRule="auto"/>
      </w:pPr>
      <w:r>
        <w:separator/>
      </w:r>
    </w:p>
  </w:endnote>
  <w:endnote w:type="continuationSeparator" w:id="0">
    <w:p w14:paraId="32DB6BEA" w14:textId="77777777" w:rsidR="00893C4D" w:rsidRDefault="00893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XDPrime">
    <w:panose1 w:val="02000000000000000000"/>
    <w:charset w:val="00"/>
    <w:family w:val="modern"/>
    <w:notTrueType/>
    <w:pitch w:val="variable"/>
    <w:sig w:usb0="A00000EF" w:usb1="0000004B" w:usb2="00000000" w:usb3="00000000" w:csb0="00000193"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angal">
    <w:altName w:val="Nirmala UI"/>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XDPrime ExtBd">
    <w:altName w:val="Calibri"/>
    <w:panose1 w:val="02000000000000000000"/>
    <w:charset w:val="00"/>
    <w:family w:val="modern"/>
    <w:notTrueType/>
    <w:pitch w:val="variable"/>
    <w:sig w:usb0="A00000EF" w:usb1="0000004B" w:usb2="000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6637177"/>
      <w:docPartObj>
        <w:docPartGallery w:val="Page Numbers (Bottom of Page)"/>
        <w:docPartUnique/>
      </w:docPartObj>
    </w:sdtPr>
    <w:sdtContent>
      <w:p w14:paraId="23E8D7DB" w14:textId="0F4D0C0B" w:rsidR="00915D10" w:rsidRDefault="00915D10">
        <w:pPr>
          <w:pStyle w:val="Footer"/>
          <w:jc w:val="center"/>
        </w:pPr>
        <w:r>
          <w:fldChar w:fldCharType="begin"/>
        </w:r>
        <w:r>
          <w:instrText>PAGE   \* MERGEFORMAT</w:instrText>
        </w:r>
        <w:r>
          <w:fldChar w:fldCharType="separate"/>
        </w:r>
        <w:r>
          <w:rPr>
            <w:lang w:val="id-ID"/>
          </w:rPr>
          <w:t>2</w:t>
        </w:r>
        <w:r>
          <w:fldChar w:fldCharType="end"/>
        </w:r>
      </w:p>
    </w:sdtContent>
  </w:sdt>
  <w:p w14:paraId="5C776930" w14:textId="77777777" w:rsidR="004F753A"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4211346"/>
      <w:docPartObj>
        <w:docPartGallery w:val="Page Numbers (Bottom of Page)"/>
        <w:docPartUnique/>
      </w:docPartObj>
    </w:sdtPr>
    <w:sdtEndPr>
      <w:rPr>
        <w:rFonts w:ascii="XDPrime" w:hAnsi="XDPrime"/>
        <w:noProof/>
      </w:rPr>
    </w:sdtEndPr>
    <w:sdtContent>
      <w:p w14:paraId="04366775" w14:textId="57ED3A90" w:rsidR="00BD4DE7" w:rsidRPr="00BD4DE7" w:rsidRDefault="00ED4B0B">
        <w:pPr>
          <w:pStyle w:val="Footer"/>
          <w:jc w:val="center"/>
          <w:rPr>
            <w:rFonts w:ascii="XDPrime" w:hAnsi="XDPrime"/>
          </w:rPr>
        </w:pPr>
        <w:r>
          <w:rPr>
            <w:rFonts w:ascii="XDPrime" w:hAnsi="XDPrime"/>
          </w:rPr>
          <w:t>i</w:t>
        </w:r>
      </w:p>
    </w:sdtContent>
  </w:sdt>
  <w:p w14:paraId="44CC9C0A" w14:textId="77777777" w:rsidR="004F753A"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5CA542" w14:textId="7AE0FE9C" w:rsidR="005326C2" w:rsidRPr="005326C2" w:rsidRDefault="005326C2">
    <w:pPr>
      <w:pStyle w:val="Footer"/>
      <w:jc w:val="center"/>
      <w:rPr>
        <w:rFonts w:ascii="XDPrime" w:hAnsi="XDPrime"/>
      </w:rPr>
    </w:pPr>
  </w:p>
  <w:p w14:paraId="173CC4B3" w14:textId="77777777" w:rsidR="005326C2" w:rsidRDefault="005326C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0427225"/>
      <w:docPartObj>
        <w:docPartGallery w:val="Page Numbers (Bottom of Page)"/>
        <w:docPartUnique/>
      </w:docPartObj>
    </w:sdtPr>
    <w:sdtEndPr>
      <w:rPr>
        <w:rFonts w:ascii="XDPrime" w:hAnsi="XDPrime"/>
        <w:noProof/>
      </w:rPr>
    </w:sdtEndPr>
    <w:sdtContent>
      <w:p w14:paraId="2ED2B244" w14:textId="77777777" w:rsidR="00BD4DE7" w:rsidRPr="00BD4DE7" w:rsidRDefault="00BD4DE7">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3</w:t>
        </w:r>
        <w:r w:rsidRPr="00BD4DE7">
          <w:rPr>
            <w:rFonts w:ascii="XDPrime" w:hAnsi="XDPrime"/>
            <w:noProof/>
          </w:rPr>
          <w:fldChar w:fldCharType="end"/>
        </w:r>
      </w:p>
    </w:sdtContent>
  </w:sdt>
  <w:p w14:paraId="640DB06B" w14:textId="77777777" w:rsidR="00BD4DE7" w:rsidRDefault="00BD4DE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624539"/>
      <w:docPartObj>
        <w:docPartGallery w:val="Page Numbers (Bottom of Page)"/>
        <w:docPartUnique/>
      </w:docPartObj>
    </w:sdtPr>
    <w:sdtEndPr>
      <w:rPr>
        <w:rFonts w:ascii="XDPrime" w:hAnsi="XDPrime"/>
        <w:noProof/>
      </w:rPr>
    </w:sdtEndPr>
    <w:sdtContent>
      <w:p w14:paraId="7B929AE0" w14:textId="77777777" w:rsidR="000B54A9" w:rsidRPr="00BD4DE7" w:rsidRDefault="000B54A9">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5</w:t>
        </w:r>
        <w:r w:rsidRPr="00BD4DE7">
          <w:rPr>
            <w:rFonts w:ascii="XDPrime" w:hAnsi="XDPrime"/>
            <w:noProof/>
          </w:rPr>
          <w:fldChar w:fldCharType="end"/>
        </w:r>
      </w:p>
    </w:sdtContent>
  </w:sdt>
  <w:p w14:paraId="424C7AA9" w14:textId="77777777" w:rsidR="000B54A9" w:rsidRDefault="000B54A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3818788"/>
      <w:docPartObj>
        <w:docPartGallery w:val="Page Numbers (Bottom of Page)"/>
        <w:docPartUnique/>
      </w:docPartObj>
    </w:sdtPr>
    <w:sdtEndPr>
      <w:rPr>
        <w:rFonts w:ascii="XDPrime" w:hAnsi="XDPrime"/>
        <w:noProof/>
      </w:rPr>
    </w:sdtEndPr>
    <w:sdtContent>
      <w:p w14:paraId="6419EE15" w14:textId="77777777" w:rsidR="00BA6EB2" w:rsidRPr="00BD4DE7" w:rsidRDefault="00BA6EB2">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1</w:t>
        </w:r>
        <w:r w:rsidRPr="00BD4DE7">
          <w:rPr>
            <w:rFonts w:ascii="XDPrime" w:hAnsi="XDPrime"/>
            <w:noProof/>
          </w:rPr>
          <w:fldChar w:fldCharType="end"/>
        </w:r>
      </w:p>
    </w:sdtContent>
  </w:sdt>
  <w:p w14:paraId="51CF8102" w14:textId="77777777" w:rsidR="00BA6EB2" w:rsidRDefault="00BA6E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B8E8DE" w14:textId="77777777" w:rsidR="00893C4D" w:rsidRDefault="00893C4D">
      <w:pPr>
        <w:spacing w:after="0" w:line="240" w:lineRule="auto"/>
      </w:pPr>
      <w:r>
        <w:separator/>
      </w:r>
    </w:p>
  </w:footnote>
  <w:footnote w:type="continuationSeparator" w:id="0">
    <w:p w14:paraId="0BD95175" w14:textId="77777777" w:rsidR="00893C4D" w:rsidRDefault="00893C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5207078"/>
      <w:docPartObj>
        <w:docPartGallery w:val="Page Numbers (Top of Page)"/>
        <w:docPartUnique/>
      </w:docPartObj>
    </w:sdtPr>
    <w:sdtEndPr>
      <w:rPr>
        <w:rFonts w:ascii="XDPrime" w:hAnsi="XDPrime"/>
        <w:noProof/>
      </w:rPr>
    </w:sdtEndPr>
    <w:sdtContent>
      <w:p w14:paraId="206C3976" w14:textId="5E1E6A34" w:rsidR="00271CDA" w:rsidRPr="00271CDA" w:rsidRDefault="00271CDA">
        <w:pPr>
          <w:pStyle w:val="Header"/>
          <w:rPr>
            <w:rFonts w:ascii="XDPrime" w:hAnsi="XDPrime"/>
          </w:rPr>
        </w:pPr>
        <w:r w:rsidRPr="00271CDA">
          <w:rPr>
            <w:rFonts w:ascii="XDPrime" w:hAnsi="XDPrime"/>
          </w:rPr>
          <w:fldChar w:fldCharType="begin"/>
        </w:r>
        <w:r w:rsidRPr="00271CDA">
          <w:rPr>
            <w:rFonts w:ascii="XDPrime" w:hAnsi="XDPrime"/>
          </w:rPr>
          <w:instrText xml:space="preserve"> PAGE   \* MERGEFORMAT </w:instrText>
        </w:r>
        <w:r w:rsidRPr="00271CDA">
          <w:rPr>
            <w:rFonts w:ascii="XDPrime" w:hAnsi="XDPrime"/>
          </w:rPr>
          <w:fldChar w:fldCharType="separate"/>
        </w:r>
        <w:r w:rsidR="00DB55A6">
          <w:rPr>
            <w:rFonts w:ascii="XDPrime" w:hAnsi="XDPrime"/>
            <w:noProof/>
          </w:rPr>
          <w:t>2</w:t>
        </w:r>
        <w:r w:rsidRPr="00271CDA">
          <w:rPr>
            <w:rFonts w:ascii="XDPrime" w:hAnsi="XDPrime"/>
            <w:noProof/>
          </w:rPr>
          <w:fldChar w:fldCharType="end"/>
        </w:r>
      </w:p>
    </w:sdtContent>
  </w:sdt>
  <w:p w14:paraId="3022F175" w14:textId="77777777" w:rsidR="00271CDA" w:rsidRPr="00271CDA" w:rsidRDefault="00271CDA">
    <w:pPr>
      <w:pStyle w:val="Header"/>
      <w:rPr>
        <w:rFonts w:ascii="XDPrime" w:hAnsi="XDPrim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020DD" w14:textId="77777777" w:rsidR="00BD4DE7" w:rsidRDefault="00BD4DE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9516244"/>
      <w:docPartObj>
        <w:docPartGallery w:val="Page Numbers (Top of Page)"/>
        <w:docPartUnique/>
      </w:docPartObj>
    </w:sdtPr>
    <w:sdtEndPr>
      <w:rPr>
        <w:noProof/>
      </w:rPr>
    </w:sdtEndPr>
    <w:sdtContent>
      <w:p w14:paraId="16EE4364" w14:textId="77777777" w:rsidR="00B3046A" w:rsidRDefault="00B3046A">
        <w:pPr>
          <w:pStyle w:val="Header"/>
        </w:pPr>
      </w:p>
      <w:p w14:paraId="3D9A05E6" w14:textId="77777777" w:rsidR="00B3046A" w:rsidRDefault="00B3046A">
        <w:pPr>
          <w:pStyle w:val="Header"/>
          <w:rPr>
            <w:rFonts w:ascii="XDPrime" w:hAnsi="XDPrime"/>
          </w:rPr>
        </w:pPr>
      </w:p>
      <w:p w14:paraId="5928BEC6" w14:textId="522A58B5" w:rsidR="00BD4DE7" w:rsidRDefault="00BD4DE7">
        <w:pPr>
          <w:pStyle w:val="Heade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2</w:t>
        </w:r>
        <w:r w:rsidRPr="00BD4DE7">
          <w:rPr>
            <w:rFonts w:ascii="XDPrime" w:hAnsi="XDPrime"/>
            <w:noProof/>
          </w:rPr>
          <w:fldChar w:fldCharType="end"/>
        </w:r>
      </w:p>
    </w:sdtContent>
  </w:sdt>
  <w:p w14:paraId="0B2B96B6" w14:textId="77777777" w:rsidR="00BD4DE7" w:rsidRDefault="00BD4DE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0CB07D" w14:textId="77777777" w:rsidR="00B3046A" w:rsidRDefault="00B304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455E7"/>
    <w:multiLevelType w:val="hybridMultilevel"/>
    <w:tmpl w:val="2CA2CF5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9840928"/>
    <w:multiLevelType w:val="multilevel"/>
    <w:tmpl w:val="3E04B28C"/>
    <w:lvl w:ilvl="0">
      <w:start w:val="1"/>
      <w:numFmt w:val="decimal"/>
      <w:lvlText w:val="%1."/>
      <w:lvlJc w:val="left"/>
      <w:pPr>
        <w:ind w:left="927" w:hanging="360"/>
      </w:pPr>
      <w:rPr>
        <w:rFonts w:hint="default"/>
      </w:rPr>
    </w:lvl>
    <w:lvl w:ilvl="1">
      <w:start w:val="1"/>
      <w:numFmt w:val="decimal"/>
      <w:isLgl/>
      <w:lvlText w:val="%1.%2"/>
      <w:lvlJc w:val="left"/>
      <w:pPr>
        <w:ind w:left="1092" w:hanging="525"/>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 w15:restartNumberingAfterBreak="0">
    <w:nsid w:val="27035C56"/>
    <w:multiLevelType w:val="multilevel"/>
    <w:tmpl w:val="13D2AEDE"/>
    <w:lvl w:ilvl="0">
      <w:start w:val="1"/>
      <w:numFmt w:val="decimal"/>
      <w:lvlText w:val="%1."/>
      <w:lvlJc w:val="left"/>
      <w:pPr>
        <w:ind w:left="1146" w:hanging="360"/>
      </w:pPr>
      <w:rPr>
        <w:rFonts w:ascii="XDPrime" w:eastAsiaTheme="minorHAnsi" w:hAnsi="XDPrime" w:cs="Consolas"/>
        <w:b w:val="0"/>
        <w:bCs/>
      </w:rPr>
    </w:lvl>
    <w:lvl w:ilvl="1">
      <w:start w:val="1"/>
      <w:numFmt w:val="decimal"/>
      <w:isLgl/>
      <w:lvlText w:val="%1.%2"/>
      <w:lvlJc w:val="left"/>
      <w:pPr>
        <w:ind w:left="1806" w:hanging="1020"/>
      </w:pPr>
      <w:rPr>
        <w:rFonts w:hint="default"/>
      </w:rPr>
    </w:lvl>
    <w:lvl w:ilvl="2">
      <w:start w:val="1"/>
      <w:numFmt w:val="decimal"/>
      <w:isLgl/>
      <w:lvlText w:val="%1.%2.%3"/>
      <w:lvlJc w:val="left"/>
      <w:pPr>
        <w:ind w:left="1806" w:hanging="1020"/>
      </w:pPr>
      <w:rPr>
        <w:rFonts w:hint="default"/>
      </w:rPr>
    </w:lvl>
    <w:lvl w:ilvl="3">
      <w:start w:val="1"/>
      <w:numFmt w:val="decimal"/>
      <w:isLgl/>
      <w:lvlText w:val="%1.%2.%3.%4"/>
      <w:lvlJc w:val="left"/>
      <w:pPr>
        <w:ind w:left="1806" w:hanging="10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3" w15:restartNumberingAfterBreak="0">
    <w:nsid w:val="2900264F"/>
    <w:multiLevelType w:val="hybridMultilevel"/>
    <w:tmpl w:val="6E54193E"/>
    <w:lvl w:ilvl="0" w:tplc="06F66BFE">
      <w:start w:val="1"/>
      <w:numFmt w:val="lowerLetter"/>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4" w15:restartNumberingAfterBreak="0">
    <w:nsid w:val="3FBA791C"/>
    <w:multiLevelType w:val="hybridMultilevel"/>
    <w:tmpl w:val="B92A140E"/>
    <w:lvl w:ilvl="0" w:tplc="B4A23726">
      <w:start w:val="1"/>
      <w:numFmt w:val="decimal"/>
      <w:lvlText w:val="%1."/>
      <w:lvlJc w:val="left"/>
      <w:pPr>
        <w:ind w:left="927" w:hanging="360"/>
      </w:pPr>
      <w:rPr>
        <w:rFonts w:ascii="XDPrime" w:eastAsia="Times New Roman" w:hAnsi="XDPrime" w:cs="Consolas"/>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15:restartNumberingAfterBreak="0">
    <w:nsid w:val="40DF74F4"/>
    <w:multiLevelType w:val="hybridMultilevel"/>
    <w:tmpl w:val="A82AC35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426E3704"/>
    <w:multiLevelType w:val="multilevel"/>
    <w:tmpl w:val="1930C7D8"/>
    <w:lvl w:ilvl="0">
      <w:start w:val="1"/>
      <w:numFmt w:val="decimal"/>
      <w:lvlText w:val="%1."/>
      <w:lvlJc w:val="left"/>
      <w:pPr>
        <w:ind w:left="720" w:hanging="360"/>
      </w:pPr>
      <w:rPr>
        <w:rFonts w:ascii="XDPrime" w:eastAsiaTheme="minorHAnsi" w:hAnsi="XDPrime" w:cs="Consolas"/>
        <w:b w:val="0"/>
        <w:bCs/>
      </w:rPr>
    </w:lvl>
    <w:lvl w:ilvl="1">
      <w:start w:val="2"/>
      <w:numFmt w:val="decimal"/>
      <w:isLgl/>
      <w:lvlText w:val="%1.%2"/>
      <w:lvlJc w:val="left"/>
      <w:pPr>
        <w:ind w:left="126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7" w15:restartNumberingAfterBreak="0">
    <w:nsid w:val="52B952EE"/>
    <w:multiLevelType w:val="hybridMultilevel"/>
    <w:tmpl w:val="759EA1CE"/>
    <w:lvl w:ilvl="0" w:tplc="318627B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796562A5"/>
    <w:multiLevelType w:val="multilevel"/>
    <w:tmpl w:val="9C3AF0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849367500">
    <w:abstractNumId w:val="8"/>
  </w:num>
  <w:num w:numId="2" w16cid:durableId="1798257940">
    <w:abstractNumId w:val="4"/>
  </w:num>
  <w:num w:numId="3" w16cid:durableId="1124888440">
    <w:abstractNumId w:val="6"/>
  </w:num>
  <w:num w:numId="4" w16cid:durableId="220946719">
    <w:abstractNumId w:val="2"/>
  </w:num>
  <w:num w:numId="5" w16cid:durableId="745881500">
    <w:abstractNumId w:val="1"/>
  </w:num>
  <w:num w:numId="6" w16cid:durableId="586690078">
    <w:abstractNumId w:val="3"/>
  </w:num>
  <w:num w:numId="7" w16cid:durableId="1393385502">
    <w:abstractNumId w:val="7"/>
  </w:num>
  <w:num w:numId="8" w16cid:durableId="1157723781">
    <w:abstractNumId w:val="0"/>
  </w:num>
  <w:num w:numId="9" w16cid:durableId="62666238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0NrG0NDYyNDY0NDFQ0lEKTi0uzszPAykwrAUA0qmwfCwAAAA="/>
  </w:docVars>
  <w:rsids>
    <w:rsidRoot w:val="00990911"/>
    <w:rsid w:val="000011F4"/>
    <w:rsid w:val="00011044"/>
    <w:rsid w:val="000118AD"/>
    <w:rsid w:val="00040354"/>
    <w:rsid w:val="00043074"/>
    <w:rsid w:val="00045DF6"/>
    <w:rsid w:val="00056D54"/>
    <w:rsid w:val="0008634A"/>
    <w:rsid w:val="000A021B"/>
    <w:rsid w:val="000B3CC7"/>
    <w:rsid w:val="000B54A9"/>
    <w:rsid w:val="000C32EB"/>
    <w:rsid w:val="000E3710"/>
    <w:rsid w:val="000E4190"/>
    <w:rsid w:val="0011304A"/>
    <w:rsid w:val="00130E3E"/>
    <w:rsid w:val="00143356"/>
    <w:rsid w:val="0014338D"/>
    <w:rsid w:val="00145D24"/>
    <w:rsid w:val="001545DA"/>
    <w:rsid w:val="00162BB6"/>
    <w:rsid w:val="00183F94"/>
    <w:rsid w:val="001901F8"/>
    <w:rsid w:val="001B2D7C"/>
    <w:rsid w:val="001D0F1A"/>
    <w:rsid w:val="001D1FF7"/>
    <w:rsid w:val="001E11FA"/>
    <w:rsid w:val="001E7425"/>
    <w:rsid w:val="001E7FF1"/>
    <w:rsid w:val="00200D05"/>
    <w:rsid w:val="00201FDA"/>
    <w:rsid w:val="00205523"/>
    <w:rsid w:val="00206136"/>
    <w:rsid w:val="00231C2A"/>
    <w:rsid w:val="002677D8"/>
    <w:rsid w:val="00271CDA"/>
    <w:rsid w:val="002766FB"/>
    <w:rsid w:val="00282ECE"/>
    <w:rsid w:val="00285ABF"/>
    <w:rsid w:val="002A4DD4"/>
    <w:rsid w:val="002C405F"/>
    <w:rsid w:val="002E384F"/>
    <w:rsid w:val="002F051E"/>
    <w:rsid w:val="002F1DF7"/>
    <w:rsid w:val="002F2795"/>
    <w:rsid w:val="003228A1"/>
    <w:rsid w:val="00324BFE"/>
    <w:rsid w:val="00332A14"/>
    <w:rsid w:val="0037356B"/>
    <w:rsid w:val="00376A73"/>
    <w:rsid w:val="00380E18"/>
    <w:rsid w:val="00391FC1"/>
    <w:rsid w:val="0039403F"/>
    <w:rsid w:val="003B0AB5"/>
    <w:rsid w:val="003B3E21"/>
    <w:rsid w:val="003C6DDD"/>
    <w:rsid w:val="003D479F"/>
    <w:rsid w:val="003E6590"/>
    <w:rsid w:val="003F2CCE"/>
    <w:rsid w:val="00402CF4"/>
    <w:rsid w:val="00404C82"/>
    <w:rsid w:val="0040662D"/>
    <w:rsid w:val="00413EFE"/>
    <w:rsid w:val="00421A33"/>
    <w:rsid w:val="00465E76"/>
    <w:rsid w:val="00472738"/>
    <w:rsid w:val="00474F59"/>
    <w:rsid w:val="00486242"/>
    <w:rsid w:val="004A48E3"/>
    <w:rsid w:val="004B1408"/>
    <w:rsid w:val="004B6B03"/>
    <w:rsid w:val="004D708C"/>
    <w:rsid w:val="004F0A4D"/>
    <w:rsid w:val="004F27CE"/>
    <w:rsid w:val="004F5238"/>
    <w:rsid w:val="005040EF"/>
    <w:rsid w:val="00504C26"/>
    <w:rsid w:val="00522541"/>
    <w:rsid w:val="005233AA"/>
    <w:rsid w:val="005326C2"/>
    <w:rsid w:val="00533A1B"/>
    <w:rsid w:val="00535506"/>
    <w:rsid w:val="00545783"/>
    <w:rsid w:val="00552F8D"/>
    <w:rsid w:val="00563180"/>
    <w:rsid w:val="00576312"/>
    <w:rsid w:val="005820BA"/>
    <w:rsid w:val="00584C98"/>
    <w:rsid w:val="005A11B0"/>
    <w:rsid w:val="005C5DA2"/>
    <w:rsid w:val="005D6401"/>
    <w:rsid w:val="005D7B39"/>
    <w:rsid w:val="005E002D"/>
    <w:rsid w:val="005E4524"/>
    <w:rsid w:val="005F5D09"/>
    <w:rsid w:val="00612F38"/>
    <w:rsid w:val="00633C90"/>
    <w:rsid w:val="0064126E"/>
    <w:rsid w:val="00670425"/>
    <w:rsid w:val="006704A6"/>
    <w:rsid w:val="00670745"/>
    <w:rsid w:val="00691E5E"/>
    <w:rsid w:val="00694CB0"/>
    <w:rsid w:val="00697906"/>
    <w:rsid w:val="006C6D2E"/>
    <w:rsid w:val="006D2A3F"/>
    <w:rsid w:val="006E6A98"/>
    <w:rsid w:val="006F2EA7"/>
    <w:rsid w:val="006F4C50"/>
    <w:rsid w:val="00701224"/>
    <w:rsid w:val="007101EB"/>
    <w:rsid w:val="0072057B"/>
    <w:rsid w:val="00734DDE"/>
    <w:rsid w:val="00736D44"/>
    <w:rsid w:val="00740180"/>
    <w:rsid w:val="0076364A"/>
    <w:rsid w:val="00773081"/>
    <w:rsid w:val="00785AF6"/>
    <w:rsid w:val="00786799"/>
    <w:rsid w:val="007942DE"/>
    <w:rsid w:val="007C5C0E"/>
    <w:rsid w:val="007E086D"/>
    <w:rsid w:val="007F6121"/>
    <w:rsid w:val="00803E07"/>
    <w:rsid w:val="0080661F"/>
    <w:rsid w:val="00813428"/>
    <w:rsid w:val="00840EE3"/>
    <w:rsid w:val="008758D9"/>
    <w:rsid w:val="00877514"/>
    <w:rsid w:val="00880A4F"/>
    <w:rsid w:val="008824A2"/>
    <w:rsid w:val="0088577D"/>
    <w:rsid w:val="00893C4D"/>
    <w:rsid w:val="008B6408"/>
    <w:rsid w:val="008D2E6A"/>
    <w:rsid w:val="008D51EF"/>
    <w:rsid w:val="008D632B"/>
    <w:rsid w:val="00907083"/>
    <w:rsid w:val="00912CA5"/>
    <w:rsid w:val="00915D10"/>
    <w:rsid w:val="00926FDD"/>
    <w:rsid w:val="0094418D"/>
    <w:rsid w:val="009629CF"/>
    <w:rsid w:val="00984D74"/>
    <w:rsid w:val="00990522"/>
    <w:rsid w:val="00990911"/>
    <w:rsid w:val="00996990"/>
    <w:rsid w:val="00996FDC"/>
    <w:rsid w:val="0099736A"/>
    <w:rsid w:val="009A2DAE"/>
    <w:rsid w:val="009A5E28"/>
    <w:rsid w:val="009C04DB"/>
    <w:rsid w:val="009F5AD8"/>
    <w:rsid w:val="00A1417C"/>
    <w:rsid w:val="00A25A32"/>
    <w:rsid w:val="00A30216"/>
    <w:rsid w:val="00A3472A"/>
    <w:rsid w:val="00A414C6"/>
    <w:rsid w:val="00A8580D"/>
    <w:rsid w:val="00AC52BB"/>
    <w:rsid w:val="00AC6305"/>
    <w:rsid w:val="00AD1158"/>
    <w:rsid w:val="00AD176F"/>
    <w:rsid w:val="00AD3CCE"/>
    <w:rsid w:val="00AE0DE2"/>
    <w:rsid w:val="00AE5820"/>
    <w:rsid w:val="00B114FF"/>
    <w:rsid w:val="00B2734B"/>
    <w:rsid w:val="00B3046A"/>
    <w:rsid w:val="00B369D1"/>
    <w:rsid w:val="00B509C2"/>
    <w:rsid w:val="00B52C81"/>
    <w:rsid w:val="00B6320E"/>
    <w:rsid w:val="00B63686"/>
    <w:rsid w:val="00B7151B"/>
    <w:rsid w:val="00B7355C"/>
    <w:rsid w:val="00B768D6"/>
    <w:rsid w:val="00B76935"/>
    <w:rsid w:val="00B82FC1"/>
    <w:rsid w:val="00B94656"/>
    <w:rsid w:val="00B95575"/>
    <w:rsid w:val="00BA38BA"/>
    <w:rsid w:val="00BA6EB2"/>
    <w:rsid w:val="00BC6B1C"/>
    <w:rsid w:val="00BD1A05"/>
    <w:rsid w:val="00BD4DE7"/>
    <w:rsid w:val="00BD5873"/>
    <w:rsid w:val="00BD74EE"/>
    <w:rsid w:val="00BF0471"/>
    <w:rsid w:val="00BF1827"/>
    <w:rsid w:val="00BF7401"/>
    <w:rsid w:val="00C303F9"/>
    <w:rsid w:val="00C32D56"/>
    <w:rsid w:val="00C36A5C"/>
    <w:rsid w:val="00C752BB"/>
    <w:rsid w:val="00C80CC6"/>
    <w:rsid w:val="00C85BEE"/>
    <w:rsid w:val="00C85C21"/>
    <w:rsid w:val="00CA3ACF"/>
    <w:rsid w:val="00CA50E2"/>
    <w:rsid w:val="00CA7FA3"/>
    <w:rsid w:val="00CC2880"/>
    <w:rsid w:val="00CD1840"/>
    <w:rsid w:val="00CD35A9"/>
    <w:rsid w:val="00CE42BA"/>
    <w:rsid w:val="00CF22AF"/>
    <w:rsid w:val="00CF628E"/>
    <w:rsid w:val="00CF79F6"/>
    <w:rsid w:val="00D2225D"/>
    <w:rsid w:val="00D45849"/>
    <w:rsid w:val="00D46ABC"/>
    <w:rsid w:val="00D653AE"/>
    <w:rsid w:val="00D733E5"/>
    <w:rsid w:val="00D86484"/>
    <w:rsid w:val="00D906E0"/>
    <w:rsid w:val="00DB55A6"/>
    <w:rsid w:val="00DD1372"/>
    <w:rsid w:val="00DE14B9"/>
    <w:rsid w:val="00DE328F"/>
    <w:rsid w:val="00E01384"/>
    <w:rsid w:val="00E025B9"/>
    <w:rsid w:val="00E12A85"/>
    <w:rsid w:val="00E36E95"/>
    <w:rsid w:val="00E46D59"/>
    <w:rsid w:val="00E503CE"/>
    <w:rsid w:val="00E506CE"/>
    <w:rsid w:val="00E670EE"/>
    <w:rsid w:val="00E8754A"/>
    <w:rsid w:val="00E94043"/>
    <w:rsid w:val="00EB0E73"/>
    <w:rsid w:val="00EB1A55"/>
    <w:rsid w:val="00EB264D"/>
    <w:rsid w:val="00EC34A4"/>
    <w:rsid w:val="00ED135D"/>
    <w:rsid w:val="00ED4B0B"/>
    <w:rsid w:val="00ED5A5A"/>
    <w:rsid w:val="00F15C19"/>
    <w:rsid w:val="00F162D6"/>
    <w:rsid w:val="00F210D6"/>
    <w:rsid w:val="00F41BB7"/>
    <w:rsid w:val="00F525ED"/>
    <w:rsid w:val="00F83B44"/>
    <w:rsid w:val="00FA127E"/>
    <w:rsid w:val="00FA715E"/>
    <w:rsid w:val="00FA7531"/>
    <w:rsid w:val="00FB092C"/>
    <w:rsid w:val="00FC1AA3"/>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B1FC49"/>
  <w15:docId w15:val="{FA471B49-5484-4409-9FAA-F725DA968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0BA"/>
  </w:style>
  <w:style w:type="paragraph" w:styleId="Heading1">
    <w:name w:val="heading 1"/>
    <w:basedOn w:val="Normal"/>
    <w:next w:val="Normal"/>
    <w:link w:val="Heading1Char"/>
    <w:uiPriority w:val="9"/>
    <w:qFormat/>
    <w:rsid w:val="005820BA"/>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820BA"/>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5820BA"/>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5820BA"/>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unhideWhenUsed/>
    <w:qFormat/>
    <w:rsid w:val="005820BA"/>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5820BA"/>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5820BA"/>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5820BA"/>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5820BA"/>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20B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820BA"/>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5820BA"/>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5820BA"/>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rsid w:val="005820BA"/>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5820BA"/>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5820BA"/>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5820BA"/>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5820BA"/>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5820BA"/>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5820BA"/>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5820BA"/>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5820BA"/>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820BA"/>
    <w:rPr>
      <w:rFonts w:asciiTheme="majorHAnsi" w:eastAsiaTheme="majorEastAsia" w:hAnsiTheme="majorHAnsi" w:cstheme="majorBidi"/>
      <w:sz w:val="24"/>
      <w:szCs w:val="24"/>
    </w:rPr>
  </w:style>
  <w:style w:type="character" w:styleId="Strong">
    <w:name w:val="Strong"/>
    <w:basedOn w:val="DefaultParagraphFont"/>
    <w:uiPriority w:val="22"/>
    <w:qFormat/>
    <w:rsid w:val="005820BA"/>
    <w:rPr>
      <w:b/>
      <w:bCs/>
    </w:rPr>
  </w:style>
  <w:style w:type="character" w:styleId="Emphasis">
    <w:name w:val="Emphasis"/>
    <w:basedOn w:val="DefaultParagraphFont"/>
    <w:uiPriority w:val="20"/>
    <w:qFormat/>
    <w:rsid w:val="005820BA"/>
    <w:rPr>
      <w:i/>
      <w:iCs/>
    </w:rPr>
  </w:style>
  <w:style w:type="paragraph" w:styleId="NoSpacing">
    <w:name w:val="No Spacing"/>
    <w:uiPriority w:val="1"/>
    <w:qFormat/>
    <w:rsid w:val="005820BA"/>
    <w:pPr>
      <w:spacing w:after="0" w:line="240" w:lineRule="auto"/>
    </w:pPr>
  </w:style>
  <w:style w:type="paragraph" w:styleId="Quote">
    <w:name w:val="Quote"/>
    <w:basedOn w:val="Normal"/>
    <w:next w:val="Normal"/>
    <w:link w:val="QuoteChar"/>
    <w:uiPriority w:val="29"/>
    <w:qFormat/>
    <w:rsid w:val="005820BA"/>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820BA"/>
    <w:rPr>
      <w:i/>
      <w:iCs/>
      <w:color w:val="404040" w:themeColor="text1" w:themeTint="BF"/>
    </w:rPr>
  </w:style>
  <w:style w:type="paragraph" w:styleId="IntenseQuote">
    <w:name w:val="Intense Quote"/>
    <w:basedOn w:val="Normal"/>
    <w:next w:val="Normal"/>
    <w:link w:val="IntenseQuoteChar"/>
    <w:uiPriority w:val="30"/>
    <w:qFormat/>
    <w:rsid w:val="005820BA"/>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5820BA"/>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5820BA"/>
    <w:rPr>
      <w:i/>
      <w:iCs/>
      <w:color w:val="404040" w:themeColor="text1" w:themeTint="BF"/>
    </w:rPr>
  </w:style>
  <w:style w:type="character" w:styleId="IntenseEmphasis">
    <w:name w:val="Intense Emphasis"/>
    <w:basedOn w:val="DefaultParagraphFont"/>
    <w:uiPriority w:val="21"/>
    <w:qFormat/>
    <w:rsid w:val="005820BA"/>
    <w:rPr>
      <w:b/>
      <w:bCs/>
      <w:i/>
      <w:iCs/>
    </w:rPr>
  </w:style>
  <w:style w:type="character" w:styleId="SubtleReference">
    <w:name w:val="Subtle Reference"/>
    <w:basedOn w:val="DefaultParagraphFont"/>
    <w:uiPriority w:val="31"/>
    <w:qFormat/>
    <w:rsid w:val="005820B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820BA"/>
    <w:rPr>
      <w:b/>
      <w:bCs/>
      <w:smallCaps/>
      <w:spacing w:val="5"/>
      <w:u w:val="single"/>
    </w:rPr>
  </w:style>
  <w:style w:type="character" w:styleId="BookTitle">
    <w:name w:val="Book Title"/>
    <w:basedOn w:val="DefaultParagraphFont"/>
    <w:uiPriority w:val="33"/>
    <w:qFormat/>
    <w:rsid w:val="005820BA"/>
    <w:rPr>
      <w:b/>
      <w:bCs/>
      <w:smallCaps/>
    </w:rPr>
  </w:style>
  <w:style w:type="paragraph" w:styleId="TOCHeading">
    <w:name w:val="TOC Heading"/>
    <w:basedOn w:val="Heading1"/>
    <w:next w:val="Normal"/>
    <w:uiPriority w:val="39"/>
    <w:unhideWhenUsed/>
    <w:qFormat/>
    <w:rsid w:val="005820BA"/>
    <w:pPr>
      <w:outlineLvl w:val="9"/>
    </w:pPr>
  </w:style>
  <w:style w:type="paragraph" w:styleId="Footer">
    <w:name w:val="footer"/>
    <w:basedOn w:val="Normal"/>
    <w:link w:val="FooterChar"/>
    <w:uiPriority w:val="99"/>
    <w:unhideWhenUsed/>
    <w:rsid w:val="009909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0911"/>
  </w:style>
  <w:style w:type="table" w:styleId="TableGrid">
    <w:name w:val="Table Grid"/>
    <w:basedOn w:val="TableNormal"/>
    <w:uiPriority w:val="39"/>
    <w:rsid w:val="00CA7F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F1D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DF7"/>
  </w:style>
  <w:style w:type="paragraph" w:styleId="BalloonText">
    <w:name w:val="Balloon Text"/>
    <w:basedOn w:val="Normal"/>
    <w:link w:val="BalloonTextChar"/>
    <w:uiPriority w:val="99"/>
    <w:semiHidden/>
    <w:unhideWhenUsed/>
    <w:rsid w:val="005A11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11B0"/>
    <w:rPr>
      <w:rFonts w:ascii="Tahoma" w:hAnsi="Tahoma" w:cs="Tahoma"/>
      <w:sz w:val="16"/>
      <w:szCs w:val="16"/>
    </w:rPr>
  </w:style>
  <w:style w:type="paragraph" w:styleId="ListParagraph">
    <w:name w:val="List Paragraph"/>
    <w:basedOn w:val="Normal"/>
    <w:uiPriority w:val="34"/>
    <w:qFormat/>
    <w:rsid w:val="00877514"/>
    <w:pPr>
      <w:ind w:left="720"/>
      <w:contextualSpacing/>
    </w:pPr>
  </w:style>
  <w:style w:type="paragraph" w:styleId="TOC2">
    <w:name w:val="toc 2"/>
    <w:basedOn w:val="Normal"/>
    <w:next w:val="Normal"/>
    <w:autoRedefine/>
    <w:uiPriority w:val="39"/>
    <w:unhideWhenUsed/>
    <w:rsid w:val="00915D10"/>
    <w:pPr>
      <w:spacing w:after="100" w:line="259" w:lineRule="auto"/>
      <w:ind w:left="220"/>
    </w:pPr>
    <w:rPr>
      <w:rFonts w:eastAsiaTheme="minorEastAsia" w:cs="Times New Roman"/>
      <w:sz w:val="22"/>
      <w:szCs w:val="22"/>
      <w:lang w:val="id-ID" w:eastAsia="id-ID"/>
    </w:rPr>
  </w:style>
  <w:style w:type="paragraph" w:styleId="TOC1">
    <w:name w:val="toc 1"/>
    <w:basedOn w:val="Normal"/>
    <w:next w:val="Normal"/>
    <w:autoRedefine/>
    <w:uiPriority w:val="39"/>
    <w:unhideWhenUsed/>
    <w:rsid w:val="00915D10"/>
    <w:pPr>
      <w:spacing w:after="100" w:line="259" w:lineRule="auto"/>
    </w:pPr>
    <w:rPr>
      <w:rFonts w:eastAsiaTheme="minorEastAsia" w:cs="Times New Roman"/>
      <w:sz w:val="22"/>
      <w:szCs w:val="22"/>
      <w:lang w:val="id-ID" w:eastAsia="id-ID"/>
    </w:rPr>
  </w:style>
  <w:style w:type="paragraph" w:styleId="TOC3">
    <w:name w:val="toc 3"/>
    <w:basedOn w:val="Normal"/>
    <w:next w:val="Normal"/>
    <w:autoRedefine/>
    <w:uiPriority w:val="39"/>
    <w:unhideWhenUsed/>
    <w:rsid w:val="00915D10"/>
    <w:pPr>
      <w:spacing w:after="100" w:line="259" w:lineRule="auto"/>
      <w:ind w:left="440"/>
    </w:pPr>
    <w:rPr>
      <w:rFonts w:eastAsiaTheme="minorEastAsia" w:cs="Times New Roman"/>
      <w:sz w:val="22"/>
      <w:szCs w:val="22"/>
      <w:lang w:val="id-ID" w:eastAsia="id-ID"/>
    </w:rPr>
  </w:style>
  <w:style w:type="character" w:styleId="Hyperlink">
    <w:name w:val="Hyperlink"/>
    <w:basedOn w:val="DefaultParagraphFont"/>
    <w:uiPriority w:val="99"/>
    <w:unhideWhenUsed/>
    <w:rsid w:val="00915D1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6421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6.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oter" Target="footer4.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header" Target="header4.xml"/><Relationship Id="rId30" Type="http://schemas.openxmlformats.org/officeDocument/2006/relationships/footer" Target="footer5.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E803FF8-903C-4C85-A89A-E07B26632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20</Pages>
  <Words>5460</Words>
  <Characters>31123</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ta</dc:creator>
  <cp:lastModifiedBy>Bayu Widiastika</cp:lastModifiedBy>
  <cp:revision>14</cp:revision>
  <dcterms:created xsi:type="dcterms:W3CDTF">2022-11-24T16:30:00Z</dcterms:created>
  <dcterms:modified xsi:type="dcterms:W3CDTF">2022-11-24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405741-874c-32ad-810d-78432fb67d2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